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33DB51" w14:textId="035FD0BD" w:rsidR="004D0BC8" w:rsidRPr="00230814" w:rsidRDefault="00387CBB" w:rsidP="009C14E6">
      <w:pPr>
        <w:jc w:val="center"/>
        <w:rPr>
          <w:rFonts w:ascii="Times New Roman" w:hAnsi="Times New Roman" w:cs="Times New Roman"/>
          <w:b/>
        </w:rPr>
      </w:pPr>
      <w:bookmarkStart w:id="0" w:name="_GoBack"/>
      <w:bookmarkEnd w:id="0"/>
      <w:r>
        <w:rPr>
          <w:rFonts w:ascii="Times New Roman" w:hAnsi="Times New Roman" w:cs="Times New Roman"/>
          <w:b/>
        </w:rPr>
        <w:t>Appendix 2</w:t>
      </w:r>
    </w:p>
    <w:p w14:paraId="2971A106" w14:textId="107E0486" w:rsidR="009C14E6" w:rsidRPr="00230814" w:rsidRDefault="009C14E6" w:rsidP="009C14E6">
      <w:pPr>
        <w:jc w:val="center"/>
        <w:rPr>
          <w:rFonts w:ascii="Times New Roman" w:hAnsi="Times New Roman" w:cs="Times New Roman"/>
          <w:b/>
        </w:rPr>
      </w:pPr>
      <w:r w:rsidRPr="00230814">
        <w:rPr>
          <w:rFonts w:ascii="Times New Roman" w:hAnsi="Times New Roman" w:cs="Times New Roman"/>
          <w:b/>
        </w:rPr>
        <w:t>Characteristics of Interventions</w:t>
      </w:r>
      <w:r w:rsidR="00330CE8" w:rsidRPr="00230814">
        <w:rPr>
          <w:rFonts w:ascii="Times New Roman" w:hAnsi="Times New Roman" w:cs="Times New Roman"/>
          <w:b/>
        </w:rPr>
        <w:t>*</w:t>
      </w:r>
    </w:p>
    <w:p w14:paraId="073B1A8E" w14:textId="77777777" w:rsidR="009C14E6" w:rsidRPr="00230814" w:rsidRDefault="009C14E6" w:rsidP="009C14E6">
      <w:pPr>
        <w:jc w:val="center"/>
        <w:rPr>
          <w:rFonts w:ascii="Times New Roman" w:hAnsi="Times New Roman" w:cs="Times New Roman"/>
          <w:b/>
        </w:rPr>
      </w:pPr>
    </w:p>
    <w:tbl>
      <w:tblPr>
        <w:tblStyle w:val="TableGrid"/>
        <w:tblW w:w="13276" w:type="dxa"/>
        <w:tblLook w:val="04A0" w:firstRow="1" w:lastRow="0" w:firstColumn="1" w:lastColumn="0" w:noHBand="0" w:noVBand="1"/>
      </w:tblPr>
      <w:tblGrid>
        <w:gridCol w:w="1216"/>
        <w:gridCol w:w="3208"/>
        <w:gridCol w:w="3334"/>
        <w:gridCol w:w="3323"/>
        <w:gridCol w:w="2195"/>
      </w:tblGrid>
      <w:tr w:rsidR="00DF68F5" w:rsidRPr="00230814" w14:paraId="5723EC6D" w14:textId="77777777" w:rsidTr="004670A1">
        <w:trPr>
          <w:trHeight w:val="404"/>
        </w:trPr>
        <w:tc>
          <w:tcPr>
            <w:tcW w:w="0" w:type="auto"/>
            <w:vMerge w:val="restart"/>
          </w:tcPr>
          <w:p w14:paraId="017675FB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230814">
              <w:rPr>
                <w:rFonts w:ascii="Times New Roman" w:hAnsi="Times New Roman" w:cs="Times New Roman"/>
                <w:b/>
                <w:sz w:val="22"/>
                <w:szCs w:val="22"/>
              </w:rPr>
              <w:t>Reference</w:t>
            </w:r>
          </w:p>
          <w:p w14:paraId="3898E118" w14:textId="77777777" w:rsidR="00B3178D" w:rsidRDefault="00B3178D" w:rsidP="009C14E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230814">
              <w:rPr>
                <w:rFonts w:ascii="Times New Roman" w:hAnsi="Times New Roman" w:cs="Times New Roman"/>
                <w:b/>
                <w:sz w:val="22"/>
                <w:szCs w:val="22"/>
              </w:rPr>
              <w:t>(Year)</w:t>
            </w:r>
          </w:p>
          <w:p w14:paraId="66600938" w14:textId="77777777" w:rsidR="00B74E20" w:rsidRPr="00230814" w:rsidRDefault="00B74E20" w:rsidP="009C14E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  <w:p w14:paraId="0F5B3082" w14:textId="69911EB0" w:rsidR="00B3178D" w:rsidRPr="00230814" w:rsidRDefault="00B3178D" w:rsidP="00B74E20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3208" w:type="dxa"/>
            <w:vMerge w:val="restart"/>
          </w:tcPr>
          <w:p w14:paraId="19ACE64B" w14:textId="7095FECB" w:rsidR="00B3178D" w:rsidRPr="00230814" w:rsidRDefault="00B3178D" w:rsidP="00EC72CB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230814">
              <w:rPr>
                <w:rFonts w:ascii="Times New Roman" w:hAnsi="Times New Roman" w:cs="Times New Roman"/>
                <w:b/>
                <w:sz w:val="22"/>
                <w:szCs w:val="22"/>
              </w:rPr>
              <w:t>Location of Study</w:t>
            </w:r>
            <w:r w:rsidR="00403BA5" w:rsidRPr="00230814">
              <w:rPr>
                <w:rFonts w:ascii="Times New Roman" w:hAnsi="Times New Roman" w:cs="Times New Roman"/>
                <w:b/>
                <w:sz w:val="22"/>
                <w:szCs w:val="22"/>
              </w:rPr>
              <w:t>/intervention</w:t>
            </w:r>
          </w:p>
          <w:p w14:paraId="67AF65B0" w14:textId="77777777" w:rsidR="00B3178D" w:rsidRPr="00230814" w:rsidRDefault="00B3178D" w:rsidP="00EC72CB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  <w:p w14:paraId="3860B1E2" w14:textId="7F532325" w:rsidR="00A75C27" w:rsidRPr="00230814" w:rsidRDefault="00841B6D" w:rsidP="001D266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230814">
              <w:rPr>
                <w:rFonts w:ascii="Times New Roman" w:hAnsi="Times New Roman" w:cs="Times New Roman"/>
                <w:b/>
                <w:sz w:val="22"/>
                <w:szCs w:val="22"/>
              </w:rPr>
              <w:t>Provider of intervention</w:t>
            </w:r>
            <w:r w:rsidR="00403BA5" w:rsidRPr="00230814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and</w:t>
            </w:r>
            <w:r w:rsidR="00B3178D" w:rsidRPr="00230814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their training</w:t>
            </w:r>
          </w:p>
        </w:tc>
        <w:tc>
          <w:tcPr>
            <w:tcW w:w="6657" w:type="dxa"/>
            <w:gridSpan w:val="2"/>
          </w:tcPr>
          <w:p w14:paraId="75890F26" w14:textId="40BE14AA" w:rsidR="00B3178D" w:rsidRPr="00301A29" w:rsidRDefault="00B3178D" w:rsidP="009C14E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301A29">
              <w:rPr>
                <w:rFonts w:ascii="Times New Roman" w:hAnsi="Times New Roman" w:cs="Times New Roman"/>
                <w:b/>
              </w:rPr>
              <w:t>Treatment Description/Dosage</w:t>
            </w:r>
          </w:p>
          <w:p w14:paraId="76B92919" w14:textId="77777777" w:rsidR="00B3178D" w:rsidRPr="00301A29" w:rsidRDefault="00B3178D" w:rsidP="009C14E6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195" w:type="dxa"/>
            <w:vMerge w:val="restart"/>
          </w:tcPr>
          <w:p w14:paraId="71CC64A7" w14:textId="59870489" w:rsidR="00EB536F" w:rsidRPr="00230814" w:rsidRDefault="003B43B5" w:rsidP="00EB536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230814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Method for Provision of </w:t>
            </w:r>
            <w:r w:rsidR="00B3178D" w:rsidRPr="00230814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intervention </w:t>
            </w:r>
          </w:p>
          <w:p w14:paraId="77031C69" w14:textId="77777777" w:rsidR="00EB536F" w:rsidRPr="00230814" w:rsidRDefault="00EB536F" w:rsidP="00EB536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  <w:p w14:paraId="069682C8" w14:textId="493E5301" w:rsidR="00B3178D" w:rsidRPr="00230814" w:rsidRDefault="00B3178D" w:rsidP="00EB536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230814">
              <w:rPr>
                <w:rFonts w:ascii="Times New Roman" w:hAnsi="Times New Roman" w:cs="Times New Roman"/>
                <w:b/>
                <w:sz w:val="22"/>
                <w:szCs w:val="22"/>
              </w:rPr>
              <w:t>Tailoring of Intervention for Individuals</w:t>
            </w:r>
          </w:p>
        </w:tc>
      </w:tr>
      <w:tr w:rsidR="00DF68F5" w:rsidRPr="00230814" w14:paraId="64FFD294" w14:textId="77777777" w:rsidTr="001C5C6F">
        <w:trPr>
          <w:trHeight w:val="584"/>
        </w:trPr>
        <w:tc>
          <w:tcPr>
            <w:tcW w:w="0" w:type="auto"/>
            <w:vMerge/>
          </w:tcPr>
          <w:p w14:paraId="1831ED2A" w14:textId="6EBE32D9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/>
          </w:tcPr>
          <w:p w14:paraId="4E641662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334" w:type="dxa"/>
          </w:tcPr>
          <w:p w14:paraId="68418973" w14:textId="0D4EA02F" w:rsidR="00516732" w:rsidRPr="00230814" w:rsidRDefault="00B3178D" w:rsidP="00B74E2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230814">
              <w:rPr>
                <w:rFonts w:ascii="Times New Roman" w:hAnsi="Times New Roman" w:cs="Times New Roman"/>
                <w:b/>
              </w:rPr>
              <w:t>Exercise Group</w:t>
            </w:r>
          </w:p>
        </w:tc>
        <w:tc>
          <w:tcPr>
            <w:tcW w:w="3323" w:type="dxa"/>
          </w:tcPr>
          <w:p w14:paraId="3542EEB3" w14:textId="77777777" w:rsidR="00B3178D" w:rsidRPr="00230814" w:rsidRDefault="00B3178D" w:rsidP="009C14E6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230814">
              <w:rPr>
                <w:rFonts w:ascii="Times New Roman" w:hAnsi="Times New Roman" w:cs="Times New Roman"/>
                <w:b/>
              </w:rPr>
              <w:t>Control Group</w:t>
            </w:r>
          </w:p>
        </w:tc>
        <w:tc>
          <w:tcPr>
            <w:tcW w:w="2195" w:type="dxa"/>
            <w:vMerge/>
          </w:tcPr>
          <w:p w14:paraId="2764E708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DF68F5" w:rsidRPr="00230814" w14:paraId="6F8A2AF5" w14:textId="77777777" w:rsidTr="001C5C6F">
        <w:trPr>
          <w:trHeight w:val="1142"/>
        </w:trPr>
        <w:tc>
          <w:tcPr>
            <w:tcW w:w="0" w:type="auto"/>
            <w:vMerge w:val="restart"/>
          </w:tcPr>
          <w:p w14:paraId="453E6C34" w14:textId="77777777" w:rsidR="00B3178D" w:rsidRPr="00230814" w:rsidRDefault="00B3178D" w:rsidP="006E789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Baydogan</w:t>
            </w:r>
          </w:p>
          <w:p w14:paraId="06C9EB13" w14:textId="77777777" w:rsidR="00B3178D" w:rsidRPr="00230814" w:rsidRDefault="00B3178D" w:rsidP="006E789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(2015)</w:t>
            </w:r>
          </w:p>
        </w:tc>
        <w:tc>
          <w:tcPr>
            <w:tcW w:w="3208" w:type="dxa"/>
            <w:vMerge w:val="restart"/>
          </w:tcPr>
          <w:p w14:paraId="0B4BE5C3" w14:textId="34239E46" w:rsidR="00B3178D" w:rsidRPr="00230814" w:rsidRDefault="00F62638" w:rsidP="006E78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Location</w:t>
            </w:r>
            <w:r w:rsidR="00EB2F3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of Intervention</w:t>
            </w: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: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Out-patient Physical Therapy</w:t>
            </w:r>
            <w:r w:rsidR="00B3178D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department; </w:t>
            </w:r>
          </w:p>
          <w:p w14:paraId="7FC70EEE" w14:textId="77777777" w:rsidR="00B3178D" w:rsidRPr="00230814" w:rsidRDefault="00B3178D" w:rsidP="006E789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FF7F5FB" w14:textId="751B37A0" w:rsidR="00B3178D" w:rsidRDefault="005600F0" w:rsidP="006E78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Intervention Provider and </w:t>
            </w:r>
            <w:r w:rsidR="00F62638"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Training</w:t>
            </w:r>
            <w:r w:rsidR="00F62638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: Physical therapist </w:t>
            </w:r>
            <w:r w:rsidR="00B3178D" w:rsidRPr="00230814">
              <w:rPr>
                <w:rFonts w:ascii="Times New Roman" w:hAnsi="Times New Roman" w:cs="Times New Roman"/>
                <w:sz w:val="20"/>
                <w:szCs w:val="20"/>
              </w:rPr>
              <w:t>trained to work with children with JIA</w:t>
            </w:r>
            <w:r w:rsidR="00A75C2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5BD2B745" w14:textId="77777777" w:rsidR="005E3A94" w:rsidRDefault="005E3A94" w:rsidP="006E789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DCDB01A" w14:textId="7D279803" w:rsidR="005E3A94" w:rsidRPr="00230814" w:rsidRDefault="005E3A94" w:rsidP="006E789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9BA239B" w14:textId="3CB5BF6E" w:rsidR="00B3178D" w:rsidRPr="00230814" w:rsidRDefault="00B3178D" w:rsidP="00FE538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334" w:type="dxa"/>
          </w:tcPr>
          <w:p w14:paraId="54B52897" w14:textId="38C77600" w:rsidR="00516732" w:rsidRDefault="00516732" w:rsidP="00A75C27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Proprioceptive/</w:t>
            </w:r>
            <w:r w:rsidR="005B0D3B"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Balanc</w:t>
            </w:r>
            <w:r w:rsidR="00FE5383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e </w:t>
            </w:r>
            <w:r w:rsidR="00A75C27">
              <w:rPr>
                <w:rFonts w:ascii="Times New Roman" w:hAnsi="Times New Roman" w:cs="Times New Roman"/>
                <w:b/>
                <w:sz w:val="22"/>
                <w:szCs w:val="22"/>
              </w:rPr>
              <w:t>Training</w:t>
            </w:r>
          </w:p>
          <w:p w14:paraId="6DA3CB0A" w14:textId="717165E2" w:rsidR="00A75C27" w:rsidRDefault="00240F72" w:rsidP="00A75C27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45 min/3X/wk/</w:t>
            </w:r>
            <w:r w:rsidR="00A75C27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12 wks; </w:t>
            </w:r>
          </w:p>
          <w:p w14:paraId="74F4F33B" w14:textId="1C63E1B3" w:rsidR="00A75C27" w:rsidRPr="00CB61F2" w:rsidRDefault="00A75C27" w:rsidP="00B74E2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Total Training time = 27h </w:t>
            </w:r>
          </w:p>
        </w:tc>
        <w:tc>
          <w:tcPr>
            <w:tcW w:w="3323" w:type="dxa"/>
          </w:tcPr>
          <w:p w14:paraId="37E44151" w14:textId="0288A7CF" w:rsidR="005B0D3B" w:rsidRPr="00CB61F2" w:rsidRDefault="00A75C27" w:rsidP="005B0D3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Strength Training</w:t>
            </w:r>
          </w:p>
          <w:p w14:paraId="44060BE9" w14:textId="12119317" w:rsidR="00A75C27" w:rsidRDefault="00240F72" w:rsidP="00A75C27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45 min/3X/wk/</w:t>
            </w:r>
            <w:r w:rsidR="00A75C27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12 wks; </w:t>
            </w:r>
          </w:p>
          <w:p w14:paraId="74241D6F" w14:textId="3A611D79" w:rsidR="00516732" w:rsidRPr="00CB61F2" w:rsidRDefault="00A75C27" w:rsidP="001D2662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Total Training time = 27h</w:t>
            </w:r>
          </w:p>
        </w:tc>
        <w:tc>
          <w:tcPr>
            <w:tcW w:w="2195" w:type="dxa"/>
            <w:vMerge/>
          </w:tcPr>
          <w:p w14:paraId="70AE734C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DF68F5" w:rsidRPr="00230814" w14:paraId="3177F158" w14:textId="77777777" w:rsidTr="004670A1">
        <w:trPr>
          <w:trHeight w:val="51"/>
        </w:trPr>
        <w:tc>
          <w:tcPr>
            <w:tcW w:w="0" w:type="auto"/>
            <w:vMerge/>
          </w:tcPr>
          <w:p w14:paraId="229EFF0E" w14:textId="3FB14235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/>
          </w:tcPr>
          <w:p w14:paraId="48AB6DEA" w14:textId="77777777" w:rsidR="00B3178D" w:rsidRPr="00230814" w:rsidRDefault="00B3178D" w:rsidP="006E789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657" w:type="dxa"/>
            <w:gridSpan w:val="2"/>
          </w:tcPr>
          <w:p w14:paraId="73A47BD4" w14:textId="77777777" w:rsidR="00B3178D" w:rsidRPr="00230814" w:rsidRDefault="00B3178D" w:rsidP="0026490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Warm-up</w:t>
            </w: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for both groups:</w:t>
            </w:r>
          </w:p>
          <w:p w14:paraId="165DB104" w14:textId="736446D5" w:rsidR="00B3178D" w:rsidRPr="00230814" w:rsidRDefault="00B3178D" w:rsidP="00EA6ED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Bicycle ergometer (no resistance-10 min.) -Stretching exercises (</w:t>
            </w:r>
            <w:r w:rsidR="00240F72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knee 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flex/ext)</w:t>
            </w:r>
            <w:r w:rsidR="00240F72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with rhythmic stabilization (PNF**</w:t>
            </w:r>
            <w:r w:rsidR="0030771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) no resistance; Self-stretching</w:t>
            </w:r>
            <w:r w:rsidR="00EA6EDC">
              <w:rPr>
                <w:rFonts w:ascii="Times New Roman" w:hAnsi="Times New Roman" w:cs="Times New Roman"/>
                <w:sz w:val="20"/>
                <w:szCs w:val="20"/>
              </w:rPr>
              <w:t>- knee flex.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195" w:type="dxa"/>
            <w:vMerge w:val="restart"/>
          </w:tcPr>
          <w:p w14:paraId="30E62775" w14:textId="7EBAE4DE" w:rsidR="00B3178D" w:rsidRPr="00230814" w:rsidRDefault="00B3178D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All </w:t>
            </w:r>
            <w:r w:rsidR="00510AE6">
              <w:rPr>
                <w:rFonts w:ascii="Times New Roman" w:hAnsi="Times New Roman" w:cs="Times New Roman"/>
                <w:sz w:val="20"/>
                <w:szCs w:val="20"/>
              </w:rPr>
              <w:t xml:space="preserve">participants 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treated by a single PT in group sessions for 12 w</w:t>
            </w:r>
            <w:r w:rsidR="00B74E20">
              <w:rPr>
                <w:rFonts w:ascii="Times New Roman" w:hAnsi="Times New Roman" w:cs="Times New Roman"/>
                <w:sz w:val="20"/>
                <w:szCs w:val="20"/>
              </w:rPr>
              <w:t>ee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ks</w:t>
            </w:r>
          </w:p>
          <w:p w14:paraId="08847B70" w14:textId="77777777" w:rsidR="00B3178D" w:rsidRPr="00230814" w:rsidRDefault="00B3178D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031F2C8" w14:textId="77777777" w:rsidR="00B3178D" w:rsidRDefault="00B3178D" w:rsidP="00930F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Home ex</w:t>
            </w:r>
            <w:r w:rsidR="009F68E2" w:rsidRPr="00230814">
              <w:rPr>
                <w:rFonts w:ascii="Times New Roman" w:hAnsi="Times New Roman" w:cs="Times New Roman"/>
                <w:sz w:val="20"/>
                <w:szCs w:val="20"/>
              </w:rPr>
              <w:t>ercise</w:t>
            </w:r>
            <w:r w:rsidR="00510AE6">
              <w:rPr>
                <w:rFonts w:ascii="Times New Roman" w:hAnsi="Times New Roman" w:cs="Times New Roman"/>
                <w:sz w:val="20"/>
                <w:szCs w:val="20"/>
              </w:rPr>
              <w:t xml:space="preserve"> program taught in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supervised sessions so participants woul</w:t>
            </w:r>
            <w:r w:rsidR="00930F6E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d be independent by end of the 12-week program </w:t>
            </w:r>
          </w:p>
          <w:p w14:paraId="073BADAA" w14:textId="77777777" w:rsidR="00A75C27" w:rsidRDefault="00A75C27" w:rsidP="00930F6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2B5BF48" w14:textId="626B345B" w:rsidR="00A75C27" w:rsidRPr="00230814" w:rsidRDefault="00A75C27" w:rsidP="00A75C2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 description of tailoring (progression/ regression) intervention for individuals</w:t>
            </w:r>
          </w:p>
        </w:tc>
      </w:tr>
      <w:tr w:rsidR="00DF68F5" w:rsidRPr="00230814" w14:paraId="38B954AE" w14:textId="77777777" w:rsidTr="001C5C6F">
        <w:trPr>
          <w:trHeight w:val="51"/>
        </w:trPr>
        <w:tc>
          <w:tcPr>
            <w:tcW w:w="0" w:type="auto"/>
            <w:vMerge/>
          </w:tcPr>
          <w:p w14:paraId="61727BAF" w14:textId="7053553B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/>
          </w:tcPr>
          <w:p w14:paraId="7FFFC3AF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334" w:type="dxa"/>
          </w:tcPr>
          <w:p w14:paraId="68FE47B5" w14:textId="10418CC0" w:rsidR="00EA6EDC" w:rsidRPr="00EA6EDC" w:rsidRDefault="00EA6EDC" w:rsidP="005B0D3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EA6EDC">
              <w:rPr>
                <w:rFonts w:ascii="Times New Roman" w:hAnsi="Times New Roman" w:cs="Times New Roman"/>
                <w:i/>
                <w:sz w:val="20"/>
                <w:szCs w:val="20"/>
              </w:rPr>
              <w:t>Proprioceptive Training</w:t>
            </w:r>
          </w:p>
          <w:p w14:paraId="566BAF31" w14:textId="77777777" w:rsidR="005B0D3B" w:rsidRPr="00230814" w:rsidRDefault="005B0D3B" w:rsidP="005B0D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Stepping back &amp; tandem walking for 25 meters</w:t>
            </w:r>
          </w:p>
          <w:p w14:paraId="7C2CBBCB" w14:textId="77777777" w:rsidR="005B0D3B" w:rsidRPr="00230814" w:rsidRDefault="005B0D3B" w:rsidP="005B0D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Single leg stance</w:t>
            </w:r>
          </w:p>
          <w:p w14:paraId="5B2D6882" w14:textId="7CE8862F" w:rsidR="005B0D3B" w:rsidRPr="00230814" w:rsidRDefault="005B0D3B" w:rsidP="005B0D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Knee flex</w:t>
            </w:r>
            <w:r w:rsidR="00EA6EDC">
              <w:rPr>
                <w:rFonts w:ascii="Times New Roman" w:hAnsi="Times New Roman" w:cs="Times New Roman"/>
                <w:sz w:val="20"/>
                <w:szCs w:val="20"/>
              </w:rPr>
              <w:t>ion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/ext</w:t>
            </w:r>
            <w:r w:rsidR="00EA6EDC">
              <w:rPr>
                <w:rFonts w:ascii="Times New Roman" w:hAnsi="Times New Roman" w:cs="Times New Roman"/>
                <w:sz w:val="20"/>
                <w:szCs w:val="20"/>
              </w:rPr>
              <w:t xml:space="preserve">ension 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(SLS)</w:t>
            </w:r>
          </w:p>
          <w:p w14:paraId="780F368A" w14:textId="77777777" w:rsidR="005B0D3B" w:rsidRPr="00230814" w:rsidRDefault="005B0D3B" w:rsidP="005B0D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Forward, sideways, backward bending in SLS (eyes open &amp; closed)</w:t>
            </w:r>
          </w:p>
          <w:p w14:paraId="02328E93" w14:textId="77777777" w:rsidR="00B3178D" w:rsidRDefault="00EA6EDC" w:rsidP="005B0D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B</w:t>
            </w:r>
            <w:r w:rsidR="005B0D3B" w:rsidRPr="00230814">
              <w:rPr>
                <w:rFonts w:ascii="Times New Roman" w:hAnsi="Times New Roman" w:cs="Times New Roman"/>
                <w:sz w:val="20"/>
                <w:szCs w:val="20"/>
              </w:rPr>
              <w:t>alance board and mini-trampoline</w:t>
            </w:r>
          </w:p>
          <w:p w14:paraId="588F6466" w14:textId="214A3882" w:rsidR="001D2662" w:rsidRPr="00230814" w:rsidRDefault="001D2662" w:rsidP="005B0D3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323" w:type="dxa"/>
          </w:tcPr>
          <w:p w14:paraId="3C5B8F33" w14:textId="503BC58C" w:rsidR="005B0D3B" w:rsidRPr="00230814" w:rsidRDefault="005B0D3B" w:rsidP="005B0D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Strengthening Ex</w:t>
            </w:r>
            <w:r w:rsidR="00EA6EDC">
              <w:rPr>
                <w:rFonts w:ascii="Times New Roman" w:hAnsi="Times New Roman" w:cs="Times New Roman"/>
                <w:i/>
                <w:sz w:val="20"/>
                <w:szCs w:val="20"/>
              </w:rPr>
              <w:t>ercise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(Qua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iceps, hamstrings</w:t>
            </w:r>
            <w:r w:rsidR="00EA6EDC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sometric knee flex</w:t>
            </w:r>
            <w:r w:rsidR="00EA6ED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&amp; ext. against towe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1F9159B1" w14:textId="536FE00C" w:rsidR="005B0D3B" w:rsidRPr="00230814" w:rsidRDefault="005B0D3B" w:rsidP="005B0D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Resistive ROM with distal weight (sand-bag): terminal knee ext</w:t>
            </w:r>
            <w:r w:rsidR="00240F72">
              <w:rPr>
                <w:rFonts w:ascii="Times New Roman" w:hAnsi="Times New Roman" w:cs="Times New Roman"/>
                <w:sz w:val="20"/>
                <w:szCs w:val="20"/>
              </w:rPr>
              <w:t xml:space="preserve">ension and 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flex</w:t>
            </w:r>
            <w:r w:rsidR="00240F72">
              <w:rPr>
                <w:rFonts w:ascii="Times New Roman" w:hAnsi="Times New Roman" w:cs="Times New Roman"/>
                <w:sz w:val="20"/>
                <w:szCs w:val="20"/>
              </w:rPr>
              <w:t>ion</w:t>
            </w:r>
          </w:p>
          <w:p w14:paraId="262A9DB0" w14:textId="77777777" w:rsidR="005B0D3B" w:rsidRPr="00230814" w:rsidRDefault="005B0D3B" w:rsidP="005B0D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Mini-squat</w:t>
            </w:r>
          </w:p>
          <w:p w14:paraId="09CA7538" w14:textId="259168BC" w:rsidR="00403BA5" w:rsidRPr="00230814" w:rsidRDefault="00403BA5" w:rsidP="00403BA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95" w:type="dxa"/>
            <w:vMerge/>
          </w:tcPr>
          <w:p w14:paraId="689F0CC2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DF68F5" w:rsidRPr="00230814" w14:paraId="169EB403" w14:textId="77777777" w:rsidTr="004670A1">
        <w:trPr>
          <w:trHeight w:val="51"/>
        </w:trPr>
        <w:tc>
          <w:tcPr>
            <w:tcW w:w="0" w:type="auto"/>
            <w:vMerge/>
          </w:tcPr>
          <w:p w14:paraId="38F267C2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/>
          </w:tcPr>
          <w:p w14:paraId="4683616E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657" w:type="dxa"/>
            <w:gridSpan w:val="2"/>
          </w:tcPr>
          <w:p w14:paraId="3D7994DB" w14:textId="5F2B9757" w:rsidR="00B3178D" w:rsidRPr="00230814" w:rsidRDefault="00B3178D" w:rsidP="00241F3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Repetitions (reps)</w:t>
            </w:r>
            <w:r w:rsidR="001D2662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– Both Groups</w:t>
            </w:r>
          </w:p>
          <w:p w14:paraId="138F4537" w14:textId="60A056E6" w:rsidR="00B3178D" w:rsidRPr="00230814" w:rsidRDefault="001D2662" w:rsidP="00241F3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- </w:t>
            </w:r>
            <w:r w:rsidR="00B3178D" w:rsidRPr="00230814">
              <w:rPr>
                <w:rFonts w:ascii="Times New Roman" w:hAnsi="Times New Roman" w:cs="Times New Roman"/>
                <w:sz w:val="20"/>
                <w:szCs w:val="20"/>
              </w:rPr>
              <w:t>One set of 8-10 rep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increasing to 10-15 reps </w:t>
            </w:r>
          </w:p>
          <w:p w14:paraId="6F09EEFC" w14:textId="77777777" w:rsidR="00B3178D" w:rsidRPr="00230814" w:rsidRDefault="00B3178D" w:rsidP="00241F3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 One set of 3 reps for stretching (gradually increasing to 5 reps)</w:t>
            </w:r>
          </w:p>
          <w:p w14:paraId="689448C9" w14:textId="77777777" w:rsidR="00403BA5" w:rsidRDefault="00403BA5" w:rsidP="00403BA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 C</w:t>
            </w:r>
            <w:r w:rsidR="00B3178D" w:rsidRPr="00230814">
              <w:rPr>
                <w:rFonts w:ascii="Times New Roman" w:hAnsi="Times New Roman" w:cs="Times New Roman"/>
                <w:sz w:val="20"/>
                <w:szCs w:val="20"/>
              </w:rPr>
              <w:t>old application (15-minutes) to knee after each session</w:t>
            </w:r>
          </w:p>
          <w:p w14:paraId="0BFBBFB7" w14:textId="50A8B493" w:rsidR="001D2662" w:rsidRPr="00230814" w:rsidRDefault="001D2662" w:rsidP="00403BA5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2195" w:type="dxa"/>
            <w:vMerge/>
          </w:tcPr>
          <w:p w14:paraId="310E8F5D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DF68F5" w:rsidRPr="00230814" w14:paraId="18EB2A4D" w14:textId="77777777" w:rsidTr="004670A1">
        <w:trPr>
          <w:trHeight w:val="51"/>
        </w:trPr>
        <w:tc>
          <w:tcPr>
            <w:tcW w:w="0" w:type="auto"/>
            <w:vMerge/>
          </w:tcPr>
          <w:p w14:paraId="616C86AB" w14:textId="7A5EFC89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/>
          </w:tcPr>
          <w:p w14:paraId="1B773513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657" w:type="dxa"/>
            <w:gridSpan w:val="2"/>
          </w:tcPr>
          <w:p w14:paraId="751FEFBB" w14:textId="4AE972A1" w:rsidR="00B3178D" w:rsidRPr="00230814" w:rsidRDefault="00B3178D" w:rsidP="00241F3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Duration; Frequency</w:t>
            </w:r>
          </w:p>
          <w:p w14:paraId="33784125" w14:textId="77777777" w:rsidR="00852907" w:rsidRDefault="00B3178D" w:rsidP="005E3A9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 45 minutes total for both groups; 3 days/w</w:t>
            </w:r>
            <w:r w:rsidR="00852907" w:rsidRPr="00230814">
              <w:rPr>
                <w:rFonts w:ascii="Times New Roman" w:hAnsi="Times New Roman" w:cs="Times New Roman"/>
                <w:sz w:val="20"/>
                <w:szCs w:val="20"/>
              </w:rPr>
              <w:t>ee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k supervised by PT; other days at home supervised by </w:t>
            </w:r>
            <w:r w:rsidR="00852907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parent (calisthenics performed 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for warm-up; self-stretching; participants in p</w:t>
            </w:r>
            <w:r w:rsidR="007E7236">
              <w:rPr>
                <w:rFonts w:ascii="Times New Roman" w:hAnsi="Times New Roman" w:cs="Times New Roman"/>
                <w:sz w:val="20"/>
                <w:szCs w:val="20"/>
              </w:rPr>
              <w:t xml:space="preserve">roprioceptive/ balance group 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performed all balance exercises except mini-trampoline / balance board)</w:t>
            </w:r>
          </w:p>
          <w:p w14:paraId="5F8FEDE3" w14:textId="0F86BE31" w:rsidR="001D2662" w:rsidRPr="00230814" w:rsidRDefault="001D2662" w:rsidP="005E3A9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95" w:type="dxa"/>
            <w:vMerge/>
          </w:tcPr>
          <w:p w14:paraId="6920585F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1D2662" w:rsidRPr="00230814" w14:paraId="5DDDA804" w14:textId="77777777" w:rsidTr="001C5C6F">
        <w:trPr>
          <w:trHeight w:val="51"/>
        </w:trPr>
        <w:tc>
          <w:tcPr>
            <w:tcW w:w="4424" w:type="dxa"/>
            <w:gridSpan w:val="2"/>
          </w:tcPr>
          <w:p w14:paraId="6D0C8696" w14:textId="77777777" w:rsidR="001D2662" w:rsidRPr="00230814" w:rsidRDefault="001D2662" w:rsidP="009C14E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3334" w:type="dxa"/>
          </w:tcPr>
          <w:p w14:paraId="24F7939B" w14:textId="77777777" w:rsidR="001D2662" w:rsidRPr="00CB61F2" w:rsidRDefault="001D2662" w:rsidP="001D2662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Combined Hydrotherapy and Land-Based Exercise</w:t>
            </w:r>
          </w:p>
          <w:p w14:paraId="14941165" w14:textId="77777777" w:rsidR="001D2662" w:rsidRPr="00CB61F2" w:rsidRDefault="001D2662" w:rsidP="00EB536F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3323" w:type="dxa"/>
          </w:tcPr>
          <w:p w14:paraId="0F6C0E8F" w14:textId="6D2A3116" w:rsidR="001D2662" w:rsidRPr="00CB61F2" w:rsidRDefault="001D2662" w:rsidP="00EB536F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Land-Based Exercise Only</w:t>
            </w:r>
          </w:p>
        </w:tc>
        <w:tc>
          <w:tcPr>
            <w:tcW w:w="2195" w:type="dxa"/>
          </w:tcPr>
          <w:p w14:paraId="3F7746A3" w14:textId="77777777" w:rsidR="001D2662" w:rsidRDefault="001D2662" w:rsidP="003B43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F68F5" w:rsidRPr="00230814" w14:paraId="2CEC4B0B" w14:textId="77777777" w:rsidTr="001C5C6F">
        <w:trPr>
          <w:trHeight w:val="51"/>
        </w:trPr>
        <w:tc>
          <w:tcPr>
            <w:tcW w:w="0" w:type="auto"/>
          </w:tcPr>
          <w:p w14:paraId="10C29422" w14:textId="653CCABF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Epps</w:t>
            </w:r>
          </w:p>
          <w:p w14:paraId="13B98CC2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(2005)</w:t>
            </w:r>
          </w:p>
          <w:p w14:paraId="5059AEFD" w14:textId="77777777" w:rsidR="00B3178D" w:rsidRPr="00230814" w:rsidRDefault="00B3178D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</w:tcPr>
          <w:p w14:paraId="35D7EF2A" w14:textId="3BEDFD85" w:rsidR="00841B6D" w:rsidRPr="00230814" w:rsidRDefault="00FE0A2A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Location</w:t>
            </w:r>
            <w:r w:rsidR="00EB2F3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of Intervention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="008546DC" w:rsidRPr="00230814">
              <w:rPr>
                <w:rFonts w:ascii="Times New Roman" w:hAnsi="Times New Roman" w:cs="Times New Roman"/>
                <w:sz w:val="20"/>
                <w:szCs w:val="20"/>
              </w:rPr>
              <w:t>First 2 weeks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participants treated as in-patients at trial center; next 2 months, intervention provided on out-patient near home </w:t>
            </w:r>
          </w:p>
          <w:p w14:paraId="22EB7CA6" w14:textId="77777777" w:rsidR="008546DC" w:rsidRPr="00230814" w:rsidRDefault="008546DC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1DA8EDD8" w14:textId="74F55BB7" w:rsidR="00D80AAE" w:rsidRPr="00230814" w:rsidRDefault="005600F0" w:rsidP="00DF46D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Intervention </w:t>
            </w:r>
            <w:r w:rsidR="00FE0A2A"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Provider</w:t>
            </w: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and</w:t>
            </w:r>
            <w:r w:rsidR="00FE0A2A"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Training:</w:t>
            </w:r>
            <w:r w:rsidR="00024A13"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 </w:t>
            </w:r>
          </w:p>
          <w:p w14:paraId="0012E7AF" w14:textId="6F1C1DBE" w:rsidR="00D80AAE" w:rsidRPr="00230814" w:rsidRDefault="00D80AAE" w:rsidP="00DF46D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Six senior PTs with expertise/</w:t>
            </w:r>
            <w:r w:rsidR="007E723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experience in JIA developed standard exercise protocols for both groups; reached consensus on the suitability &amp; safety of all techniques</w:t>
            </w:r>
          </w:p>
          <w:p w14:paraId="66FDEAF7" w14:textId="0FAB25C5" w:rsidR="00D80AAE" w:rsidRPr="00230814" w:rsidRDefault="00DF46D9" w:rsidP="00DF46D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  <w:p w14:paraId="362BFBA2" w14:textId="0761559B" w:rsidR="00D80AAE" w:rsidRPr="00230814" w:rsidRDefault="00024A13" w:rsidP="00DF46D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="00DF46D9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Independent clinical expert observed </w:t>
            </w:r>
            <w:r w:rsidR="00D80AAE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PTs at all three training centers </w:t>
            </w:r>
            <w:r w:rsidR="00DF46D9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to ensure the intervention met </w:t>
            </w:r>
            <w:r w:rsidR="00D80AAE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standard </w:t>
            </w:r>
            <w:r w:rsidR="00DF46D9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protocol; </w:t>
            </w:r>
          </w:p>
          <w:p w14:paraId="3C4458A0" w14:textId="77777777" w:rsidR="00D80AAE" w:rsidRPr="00230814" w:rsidRDefault="00D80AAE" w:rsidP="00DF46D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01510EE" w14:textId="44F5FC95" w:rsidR="00D80AAE" w:rsidRPr="00230814" w:rsidRDefault="00D80AAE" w:rsidP="00D80AA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="00DF46D9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PI 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provided training sessions at local PT centers treating patients in </w:t>
            </w:r>
            <w:r w:rsidR="00FE0A2A" w:rsidRPr="00230814">
              <w:rPr>
                <w:rFonts w:ascii="Times New Roman" w:hAnsi="Times New Roman" w:cs="Times New Roman"/>
                <w:sz w:val="20"/>
                <w:szCs w:val="20"/>
              </w:rPr>
              <w:t>protocol</w:t>
            </w:r>
            <w:r w:rsidR="002A60C5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 w:rsidR="00035791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outpatient PTs </w:t>
            </w:r>
            <w:r w:rsidR="00EB2F30">
              <w:rPr>
                <w:rFonts w:ascii="Times New Roman" w:hAnsi="Times New Roman" w:cs="Times New Roman"/>
                <w:sz w:val="20"/>
                <w:szCs w:val="20"/>
              </w:rPr>
              <w:t xml:space="preserve">were </w:t>
            </w:r>
            <w:r w:rsidR="00035791" w:rsidRPr="00230814">
              <w:rPr>
                <w:rFonts w:ascii="Times New Roman" w:hAnsi="Times New Roman" w:cs="Times New Roman"/>
                <w:sz w:val="20"/>
                <w:szCs w:val="20"/>
              </w:rPr>
              <w:t>sent trial</w:t>
            </w:r>
            <w:r w:rsidR="009C70EA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protocol with guidelines and contacted by </w:t>
            </w:r>
            <w:r w:rsidR="002A60C5">
              <w:rPr>
                <w:rFonts w:ascii="Times New Roman" w:hAnsi="Times New Roman" w:cs="Times New Roman"/>
                <w:sz w:val="20"/>
                <w:szCs w:val="20"/>
              </w:rPr>
              <w:t>trial PT to discuss patient</w:t>
            </w:r>
            <w:r w:rsidR="00EB2F30">
              <w:rPr>
                <w:rFonts w:ascii="Times New Roman" w:hAnsi="Times New Roman" w:cs="Times New Roman"/>
                <w:sz w:val="20"/>
                <w:szCs w:val="20"/>
              </w:rPr>
              <w:t>s’ problems; also offered a day of observation at one of trial centers</w:t>
            </w:r>
          </w:p>
          <w:p w14:paraId="1F2AE2CF" w14:textId="77777777" w:rsidR="00D80AAE" w:rsidRPr="00230814" w:rsidRDefault="00D80AAE" w:rsidP="00D80AA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B9B08D0" w14:textId="2EA57C93" w:rsidR="00841B6D" w:rsidRPr="00230814" w:rsidRDefault="00841B6D" w:rsidP="00D80AA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334" w:type="dxa"/>
          </w:tcPr>
          <w:p w14:paraId="35641C27" w14:textId="77777777" w:rsidR="000C6196" w:rsidRPr="00CB61F2" w:rsidRDefault="000C6196" w:rsidP="00E8321C">
            <w:pPr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i/>
                <w:sz w:val="22"/>
                <w:szCs w:val="22"/>
              </w:rPr>
              <w:t>Program included the following:</w:t>
            </w:r>
          </w:p>
          <w:p w14:paraId="5B4AFC50" w14:textId="791EAA4F" w:rsidR="006927A1" w:rsidRPr="00CB61F2" w:rsidRDefault="00FE14D2" w:rsidP="006927A1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8 1-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hour </w:t>
            </w: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hydrotherapy 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sessions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nd 8 1-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hour </w:t>
            </w: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land-based PT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sessions </w:t>
            </w:r>
            <w:r w:rsidR="0058389B">
              <w:rPr>
                <w:rFonts w:ascii="Times New Roman" w:hAnsi="Times New Roman" w:cs="Times New Roman"/>
                <w:sz w:val="22"/>
                <w:szCs w:val="22"/>
              </w:rPr>
              <w:t>at a trial center over 2 w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ks;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2 months of 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community-based hydrotherapy </w:t>
            </w:r>
            <w:r w:rsidR="00F535FA" w:rsidRPr="00CB61F2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only</w:t>
            </w:r>
            <w:r w:rsidR="00F535FA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(1X/wk or 1X/2 w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>ks</w:t>
            </w:r>
            <w:r w:rsidR="00447B14" w:rsidRPr="00CB61F2">
              <w:rPr>
                <w:rFonts w:ascii="Times New Roman" w:hAnsi="Times New Roman" w:cs="Times New Roman"/>
                <w:sz w:val="22"/>
                <w:szCs w:val="22"/>
              </w:rPr>
              <w:t>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; community PT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 determined if child’s therapy should be continued or stop</w:t>
            </w:r>
          </w:p>
          <w:p w14:paraId="7D87BC2D" w14:textId="77777777" w:rsidR="006927A1" w:rsidRPr="00CB61F2" w:rsidRDefault="006927A1" w:rsidP="00E8321C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7010A2A4" w14:textId="69E58895" w:rsidR="00311B32" w:rsidRPr="00CB61F2" w:rsidRDefault="00311B32" w:rsidP="00311B32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Exercise Program:</w:t>
            </w:r>
          </w:p>
          <w:p w14:paraId="1E96812D" w14:textId="66E57D48" w:rsidR="00311B32" w:rsidRPr="00CB61F2" w:rsidRDefault="00311B32" w:rsidP="00311B3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Hydrotherapy</w:t>
            </w:r>
            <w:r w:rsidR="00367C3C"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(8 1-hour sessions</w:t>
            </w:r>
            <w:r w:rsidR="00F535FA"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  <w:p w14:paraId="493C6C95" w14:textId="22106B4D" w:rsidR="00311B32" w:rsidRPr="00CB61F2" w:rsidRDefault="001057CF" w:rsidP="00311B3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UL</w:t>
            </w:r>
            <w:r w:rsidR="00311B32"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&amp; </w:t>
            </w: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LL </w:t>
            </w:r>
            <w:r w:rsidR="00311B32"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stretches in pool</w:t>
            </w:r>
          </w:p>
          <w:p w14:paraId="2E1E6579" w14:textId="77777777" w:rsidR="00311B32" w:rsidRPr="00CB61F2" w:rsidRDefault="00311B32" w:rsidP="00311B32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Child positioned in water (standing, supine, prone) and supported by therapist as needed based on plane of extremity motion</w:t>
            </w:r>
          </w:p>
          <w:p w14:paraId="5F27A886" w14:textId="6AF13865" w:rsidR="00311B32" w:rsidRPr="00CB61F2" w:rsidRDefault="00311B32" w:rsidP="00311B32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Float used to for assistance or resistance to limb motion</w:t>
            </w:r>
          </w:p>
          <w:p w14:paraId="0F790728" w14:textId="77777777" w:rsidR="00311B32" w:rsidRPr="00CB61F2" w:rsidRDefault="00311B32" w:rsidP="00311B3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31144147" w14:textId="77777777" w:rsidR="00311B32" w:rsidRPr="00CB61F2" w:rsidRDefault="00311B32" w:rsidP="00311B3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Neck stretches in pool</w:t>
            </w:r>
          </w:p>
          <w:p w14:paraId="71192006" w14:textId="77777777" w:rsidR="00311B32" w:rsidRPr="00CB61F2" w:rsidRDefault="00311B32" w:rsidP="00311B32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Child positioned supine and supported by therapist as needed; active rotation, extension, side-flexion</w:t>
            </w:r>
          </w:p>
          <w:p w14:paraId="6BEE8136" w14:textId="77777777" w:rsidR="00311B32" w:rsidRPr="00CB61F2" w:rsidRDefault="00311B32" w:rsidP="00311B3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37DFD859" w14:textId="77777777" w:rsidR="00311B32" w:rsidRPr="00CB61F2" w:rsidRDefault="00311B32" w:rsidP="00311B3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Trunk Stretches in pool </w:t>
            </w:r>
          </w:p>
          <w:p w14:paraId="217B9F2F" w14:textId="77777777" w:rsidR="00311B32" w:rsidRPr="00CB61F2" w:rsidRDefault="00311B32" w:rsidP="00311B32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Child positioned standing, </w:t>
            </w:r>
            <w:r w:rsidRPr="00CB61F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supine or in side float</w:t>
            </w: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as needed</w:t>
            </w:r>
          </w:p>
          <w:p w14:paraId="7A7A9362" w14:textId="77777777" w:rsidR="00311B32" w:rsidRPr="00CB61F2" w:rsidRDefault="00311B32" w:rsidP="00311B3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0A323746" w14:textId="77777777" w:rsidR="00311B32" w:rsidRPr="00CB61F2" w:rsidRDefault="00311B32" w:rsidP="00311B3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Strengthening (Stage 1) </w:t>
            </w:r>
          </w:p>
          <w:p w14:paraId="437F28C2" w14:textId="77777777" w:rsidR="00311B32" w:rsidRPr="00CB61F2" w:rsidRDefault="00311B32" w:rsidP="00311B32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Starting position adapted so buoyancy is counter-balanced</w:t>
            </w:r>
          </w:p>
          <w:p w14:paraId="004B7A64" w14:textId="77777777" w:rsidR="00311B32" w:rsidRPr="00CB61F2" w:rsidRDefault="00311B32" w:rsidP="00311B32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Exercises performed for all joints up to 30 reps for movements with restricted motion or weakness</w:t>
            </w:r>
          </w:p>
          <w:p w14:paraId="6AA2EE9F" w14:textId="77777777" w:rsidR="00311B32" w:rsidRPr="00CB61F2" w:rsidRDefault="00311B32" w:rsidP="00311B3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07A92E9F" w14:textId="77777777" w:rsidR="00311B32" w:rsidRPr="00CB61F2" w:rsidRDefault="00311B32" w:rsidP="00311B3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Strengthening (Stage 2)</w:t>
            </w:r>
          </w:p>
          <w:p w14:paraId="1F66E7E3" w14:textId="28A7C41C" w:rsidR="00311B32" w:rsidRPr="00CB61F2" w:rsidRDefault="00311B32" w:rsidP="00311B32">
            <w:pPr>
              <w:pStyle w:val="ListParagraph"/>
              <w:widowControl w:val="0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Sta</w:t>
            </w:r>
            <w:r w:rsidR="001057CF">
              <w:rPr>
                <w:rFonts w:ascii="Times New Roman" w:hAnsi="Times New Roman" w:cs="Times New Roman"/>
                <w:sz w:val="22"/>
                <w:szCs w:val="22"/>
              </w:rPr>
              <w:t xml:space="preserve">rting positions adapted so </w:t>
            </w: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buoy</w:t>
            </w:r>
            <w:r w:rsidR="001057CF">
              <w:rPr>
                <w:rFonts w:ascii="Times New Roman" w:hAnsi="Times New Roman" w:cs="Times New Roman"/>
                <w:sz w:val="22"/>
                <w:szCs w:val="22"/>
              </w:rPr>
              <w:t xml:space="preserve">ancy was resisted, speed of </w:t>
            </w: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movement increased and/</w:t>
            </w:r>
            <w:r w:rsidR="001057CF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or bats or flippers were used. </w:t>
            </w:r>
          </w:p>
          <w:p w14:paraId="49DAB66C" w14:textId="77777777" w:rsidR="00311B32" w:rsidRPr="00CB61F2" w:rsidRDefault="00311B32" w:rsidP="00311B32">
            <w:pPr>
              <w:pStyle w:val="ListParagraph"/>
              <w:widowControl w:val="0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Exercises performed up to 30 reps. </w:t>
            </w:r>
          </w:p>
          <w:p w14:paraId="2C2717CA" w14:textId="77777777" w:rsidR="001057CF" w:rsidRDefault="001057CF" w:rsidP="00311B3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1C126ED2" w14:textId="37394C0B" w:rsidR="00311B32" w:rsidRPr="00CB61F2" w:rsidRDefault="001057CF" w:rsidP="00311B3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UL </w:t>
            </w:r>
            <w:r w:rsidR="00311B32" w:rsidRPr="00CB61F2">
              <w:rPr>
                <w:rFonts w:ascii="Times New Roman" w:hAnsi="Times New Roman" w:cs="Times New Roman"/>
                <w:sz w:val="22"/>
                <w:szCs w:val="22"/>
              </w:rPr>
              <w:t>exercises not incorporated if no UL arthritis or impairments</w:t>
            </w:r>
          </w:p>
          <w:p w14:paraId="144218AD" w14:textId="77777777" w:rsidR="00FB521E" w:rsidRPr="00CB61F2" w:rsidRDefault="00FB521E" w:rsidP="00FB521E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4C31A397" w14:textId="63DA515B" w:rsidR="00F535FA" w:rsidRPr="00CB61F2" w:rsidRDefault="00F535FA" w:rsidP="00FB521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Land-based Exercise</w:t>
            </w:r>
            <w:r w:rsidR="00367C3C"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(8 1-hour session</w:t>
            </w: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s):</w:t>
            </w: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034AD6DB" w14:textId="60F890FF" w:rsidR="00C93157" w:rsidRPr="00CB61F2" w:rsidRDefault="00F535FA" w:rsidP="00F535FA">
            <w:pPr>
              <w:pStyle w:val="ListParagraph"/>
              <w:numPr>
                <w:ilvl w:val="0"/>
                <w:numId w:val="14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Same program as land-based group</w:t>
            </w:r>
          </w:p>
          <w:p w14:paraId="2337740E" w14:textId="77777777" w:rsidR="00DB7663" w:rsidRPr="00CB61F2" w:rsidRDefault="00DB7663" w:rsidP="00E8321C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216C156E" w14:textId="77777777" w:rsidR="00DB7663" w:rsidRPr="00CB61F2" w:rsidRDefault="00DB7663" w:rsidP="00E8321C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791FC8AB" w14:textId="77777777" w:rsidR="00290D1C" w:rsidRPr="00CB61F2" w:rsidRDefault="00290D1C" w:rsidP="00E8321C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169A003B" w14:textId="77777777" w:rsidR="00EB536F" w:rsidRPr="00CB61F2" w:rsidRDefault="00EB536F" w:rsidP="00EB536F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  <w:p w14:paraId="25ADD26E" w14:textId="1EBBCB38" w:rsidR="00EB536F" w:rsidRPr="00CB61F2" w:rsidRDefault="00EB536F" w:rsidP="00EB536F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3323" w:type="dxa"/>
          </w:tcPr>
          <w:p w14:paraId="1D457E70" w14:textId="77777777" w:rsidR="006927A1" w:rsidRPr="00CB61F2" w:rsidRDefault="000C6196" w:rsidP="006927A1">
            <w:pPr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i/>
                <w:sz w:val="22"/>
                <w:szCs w:val="22"/>
              </w:rPr>
              <w:lastRenderedPageBreak/>
              <w:t>Program included the following:</w:t>
            </w:r>
            <w:r w:rsidR="006927A1" w:rsidRPr="00CB61F2">
              <w:rPr>
                <w:rFonts w:ascii="Times New Roman" w:hAnsi="Times New Roman" w:cs="Times New Roman"/>
                <w:i/>
                <w:sz w:val="22"/>
                <w:szCs w:val="22"/>
              </w:rPr>
              <w:t xml:space="preserve"> </w:t>
            </w:r>
          </w:p>
          <w:p w14:paraId="08BC7BB9" w14:textId="4D5C6815" w:rsidR="006927A1" w:rsidRPr="00CB61F2" w:rsidRDefault="0058389B" w:rsidP="006927A1">
            <w:pPr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16 1-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>hou</w:t>
            </w:r>
            <w:r w:rsidR="00413EE0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r </w:t>
            </w: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land-based PT </w:t>
            </w:r>
            <w:r w:rsidR="00413EE0" w:rsidRPr="00CB61F2">
              <w:rPr>
                <w:rFonts w:ascii="Times New Roman" w:hAnsi="Times New Roman" w:cs="Times New Roman"/>
                <w:sz w:val="22"/>
                <w:szCs w:val="22"/>
              </w:rPr>
              <w:t>sessions at a trial center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over 2 w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ks followed by </w:t>
            </w:r>
            <w:r w:rsidR="00F87849">
              <w:rPr>
                <w:rFonts w:ascii="Times New Roman" w:hAnsi="Times New Roman" w:cs="Times New Roman"/>
                <w:sz w:val="22"/>
                <w:szCs w:val="22"/>
              </w:rPr>
              <w:t xml:space="preserve">2 months 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>land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-based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 PT </w:t>
            </w:r>
            <w:r w:rsidR="003713B9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1X/w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k or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1X/2 w</w:t>
            </w:r>
            <w:r w:rsidR="00447B14" w:rsidRPr="00CB61F2">
              <w:rPr>
                <w:rFonts w:ascii="Times New Roman" w:hAnsi="Times New Roman" w:cs="Times New Roman"/>
                <w:sz w:val="22"/>
                <w:szCs w:val="22"/>
              </w:rPr>
              <w:t>ks</w:t>
            </w:r>
            <w:r w:rsidR="003713B9">
              <w:rPr>
                <w:rFonts w:ascii="Times New Roman" w:hAnsi="Times New Roman" w:cs="Times New Roman"/>
                <w:sz w:val="22"/>
                <w:szCs w:val="22"/>
              </w:rPr>
              <w:t>)</w:t>
            </w:r>
            <w:r w:rsidR="00447B14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at 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outpatient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center; 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community </w:t>
            </w:r>
            <w:r w:rsidR="00FE14D2">
              <w:rPr>
                <w:rFonts w:ascii="Times New Roman" w:hAnsi="Times New Roman" w:cs="Times New Roman"/>
                <w:sz w:val="22"/>
                <w:szCs w:val="22"/>
              </w:rPr>
              <w:t xml:space="preserve">PT </w:t>
            </w:r>
            <w:r w:rsidR="006927A1" w:rsidRPr="00CB61F2">
              <w:rPr>
                <w:rFonts w:ascii="Times New Roman" w:hAnsi="Times New Roman" w:cs="Times New Roman"/>
                <w:sz w:val="22"/>
                <w:szCs w:val="22"/>
              </w:rPr>
              <w:t>determined if therapy should be continued or stop</w:t>
            </w:r>
          </w:p>
          <w:p w14:paraId="327D373A" w14:textId="77777777" w:rsidR="006927A1" w:rsidRPr="00CB61F2" w:rsidRDefault="006927A1" w:rsidP="00035791">
            <w:pPr>
              <w:rPr>
                <w:rFonts w:ascii="Times New Roman" w:hAnsi="Times New Roman" w:cs="Times New Roman"/>
                <w:i/>
                <w:sz w:val="22"/>
                <w:szCs w:val="22"/>
              </w:rPr>
            </w:pPr>
          </w:p>
          <w:p w14:paraId="3FB276D6" w14:textId="25B5A987" w:rsidR="006927A1" w:rsidRPr="00CB61F2" w:rsidRDefault="006927A1" w:rsidP="006927A1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Exercise Program:</w:t>
            </w:r>
          </w:p>
          <w:p w14:paraId="3C85BEDE" w14:textId="77777777" w:rsidR="006927A1" w:rsidRPr="00CB61F2" w:rsidRDefault="006927A1" w:rsidP="006927A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ROM and Stretching</w:t>
            </w:r>
          </w:p>
          <w:p w14:paraId="71F81D4B" w14:textId="26087571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i/>
                <w:sz w:val="22"/>
                <w:szCs w:val="22"/>
              </w:rPr>
              <w:t xml:space="preserve">Hold Relax Stretches of all </w:t>
            </w:r>
            <w:r w:rsidR="001835E5">
              <w:rPr>
                <w:rFonts w:ascii="Times New Roman" w:hAnsi="Times New Roman" w:cs="Times New Roman"/>
                <w:i/>
                <w:sz w:val="22"/>
                <w:szCs w:val="22"/>
              </w:rPr>
              <w:t xml:space="preserve">UL </w:t>
            </w:r>
            <w:r w:rsidR="00F87849">
              <w:rPr>
                <w:rFonts w:ascii="Times New Roman" w:hAnsi="Times New Roman" w:cs="Times New Roman"/>
                <w:i/>
                <w:sz w:val="22"/>
                <w:szCs w:val="22"/>
              </w:rPr>
              <w:t>joints/</w:t>
            </w:r>
            <w:r w:rsidRPr="00CB61F2">
              <w:rPr>
                <w:rFonts w:ascii="Times New Roman" w:hAnsi="Times New Roman" w:cs="Times New Roman"/>
                <w:i/>
                <w:sz w:val="22"/>
                <w:szCs w:val="22"/>
              </w:rPr>
              <w:t>movements in all planes</w:t>
            </w:r>
          </w:p>
          <w:p w14:paraId="5688AD7F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i/>
                <w:sz w:val="22"/>
                <w:szCs w:val="22"/>
              </w:rPr>
              <w:t>Finger and thumb assisted stretches</w:t>
            </w:r>
          </w:p>
          <w:p w14:paraId="5474C6AA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i/>
                <w:sz w:val="22"/>
                <w:szCs w:val="22"/>
              </w:rPr>
              <w:t>Cervical spine active motion with head/neck supported by therapist</w:t>
            </w:r>
          </w:p>
          <w:p w14:paraId="1EF64652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i/>
                <w:sz w:val="22"/>
                <w:szCs w:val="22"/>
              </w:rPr>
              <w:t>Passive and assisted trunk rotation</w:t>
            </w:r>
          </w:p>
          <w:p w14:paraId="68F4741B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i/>
                <w:sz w:val="22"/>
                <w:szCs w:val="22"/>
              </w:rPr>
              <w:t>Active LE stretches</w:t>
            </w:r>
          </w:p>
          <w:p w14:paraId="0517121E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i/>
                <w:sz w:val="22"/>
                <w:szCs w:val="22"/>
              </w:rPr>
              <w:t>Patello-femoral mobilization</w:t>
            </w:r>
          </w:p>
          <w:p w14:paraId="611EC85C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i/>
                <w:sz w:val="22"/>
                <w:szCs w:val="22"/>
              </w:rPr>
              <w:t>Ankle/foot stretches</w:t>
            </w:r>
          </w:p>
          <w:p w14:paraId="74F96BDA" w14:textId="77777777" w:rsidR="006927A1" w:rsidRPr="00CB61F2" w:rsidRDefault="006927A1" w:rsidP="006927A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1FAB82C2" w14:textId="77777777" w:rsidR="006927A1" w:rsidRPr="00CB61F2" w:rsidRDefault="006927A1" w:rsidP="006927A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Active Movements and Strengthening (Stage 1)</w:t>
            </w:r>
          </w:p>
          <w:p w14:paraId="11C409FF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UE ad LE active motion is all appropriate planes</w:t>
            </w:r>
          </w:p>
          <w:p w14:paraId="28C033FC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Active flexion, extension and rotation </w:t>
            </w:r>
          </w:p>
          <w:p w14:paraId="709714CC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Supine - pelvic tilts; sit-ups; bridges; trunk rotation</w:t>
            </w:r>
          </w:p>
          <w:p w14:paraId="6F05D689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Prone – trunk extension</w:t>
            </w:r>
          </w:p>
          <w:p w14:paraId="279C838B" w14:textId="77777777" w:rsidR="00D162AC" w:rsidRPr="00CB61F2" w:rsidRDefault="00D162AC" w:rsidP="0003579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6EE77672" w14:textId="77777777" w:rsidR="006927A1" w:rsidRPr="00CB61F2" w:rsidRDefault="006927A1" w:rsidP="006927A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Active Movements and Strengthening (Stage 2) – based on PT judgment</w:t>
            </w:r>
          </w:p>
          <w:p w14:paraId="40B7EC33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Repetitions (reps) for all exercises reduced to 10; 1 lb weight added to wrist or ankle; reps increased to 30</w:t>
            </w:r>
          </w:p>
          <w:p w14:paraId="6AED32DF" w14:textId="77777777" w:rsidR="006927A1" w:rsidRPr="00CB61F2" w:rsidRDefault="006927A1" w:rsidP="006927A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28C586C1" w14:textId="77777777" w:rsidR="006927A1" w:rsidRPr="00CB61F2" w:rsidRDefault="006927A1" w:rsidP="006927A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Active Movements and Strengthening (Stage 3) – based on PT judgment</w:t>
            </w:r>
          </w:p>
          <w:p w14:paraId="3CCF69C3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Repetitions for all exercises reduced to 10; 2 lb weight added to wrist or ankle; reps increased to 30</w:t>
            </w:r>
          </w:p>
          <w:p w14:paraId="12381BAF" w14:textId="77777777" w:rsidR="00413EE0" w:rsidRPr="00CB61F2" w:rsidRDefault="00413EE0" w:rsidP="006927A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  <w:p w14:paraId="7C193AE6" w14:textId="77777777" w:rsidR="006927A1" w:rsidRPr="00CB61F2" w:rsidRDefault="006927A1" w:rsidP="006927A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Active Movements and Strengthening (Stage 4) – based on PT judgment</w:t>
            </w:r>
          </w:p>
          <w:p w14:paraId="6EF57A52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Repetitions for all exercises reduced to 10; 3 lb weight added to wrist or ankle; reps increased to 30</w:t>
            </w:r>
          </w:p>
          <w:p w14:paraId="5A6283DD" w14:textId="77777777" w:rsidR="006927A1" w:rsidRPr="00CB61F2" w:rsidRDefault="006927A1" w:rsidP="006927A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10699AAB" w14:textId="77777777" w:rsidR="006927A1" w:rsidRPr="00CB61F2" w:rsidRDefault="006927A1" w:rsidP="006927A1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Functional Activity</w:t>
            </w:r>
          </w:p>
          <w:p w14:paraId="3E5F3C62" w14:textId="77777777" w:rsidR="006927A1" w:rsidRPr="00CB61F2" w:rsidRDefault="006927A1" w:rsidP="006927A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Sit-to-stand/stand-to-sit; up/down on toes; step-ups; transition from floor to stand; step-ups</w:t>
            </w:r>
          </w:p>
          <w:p w14:paraId="4E042C7F" w14:textId="77777777" w:rsidR="006927A1" w:rsidRPr="00CB61F2" w:rsidRDefault="006927A1" w:rsidP="00035791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6FD996A5" w14:textId="77777777" w:rsidR="006927A1" w:rsidRPr="00CB61F2" w:rsidRDefault="006927A1" w:rsidP="006927A1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Aerobic Activity</w:t>
            </w: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: increase from 5-20 minutes within single session</w:t>
            </w:r>
          </w:p>
          <w:p w14:paraId="112BDF2E" w14:textId="0B9BBB56" w:rsidR="006927A1" w:rsidRPr="00CB61F2" w:rsidRDefault="006927A1" w:rsidP="00035791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sz w:val="22"/>
                <w:szCs w:val="22"/>
              </w:rPr>
              <w:t>Static bike step machine, side-steps, walking forward/backward, skipping, hopping, bunny jumps</w:t>
            </w:r>
          </w:p>
          <w:p w14:paraId="186E88A6" w14:textId="234B0AE8" w:rsidR="004C7F7D" w:rsidRPr="00CB61F2" w:rsidRDefault="004C7F7D" w:rsidP="00311B3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195" w:type="dxa"/>
          </w:tcPr>
          <w:p w14:paraId="1F0D897E" w14:textId="797C4562" w:rsidR="003B43B5" w:rsidRPr="00230814" w:rsidRDefault="00DF68F5" w:rsidP="003B43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PTs knowledgeable about JIA and trained to implement this program provided all therapy. </w:t>
            </w:r>
          </w:p>
          <w:p w14:paraId="2215F825" w14:textId="77777777" w:rsidR="003B43B5" w:rsidRPr="00230814" w:rsidRDefault="003B43B5" w:rsidP="003B43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9C6A242" w14:textId="2240E7C6" w:rsidR="003B43B5" w:rsidRPr="00230814" w:rsidRDefault="003B43B5" w:rsidP="003B43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Land-based exercises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DF68F5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were 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designed to increas</w:t>
            </w:r>
            <w:r w:rsidR="00DF68F5" w:rsidRPr="00230814">
              <w:rPr>
                <w:rFonts w:ascii="Times New Roman" w:hAnsi="Times New Roman" w:cs="Times New Roman"/>
                <w:sz w:val="20"/>
                <w:szCs w:val="20"/>
              </w:rPr>
              <w:t>e ROM, muscle strength, activities,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independence and fitness. </w:t>
            </w:r>
            <w:r w:rsidR="00DF68F5" w:rsidRPr="00230814">
              <w:rPr>
                <w:rFonts w:ascii="Times New Roman" w:hAnsi="Times New Roman" w:cs="Times New Roman"/>
                <w:sz w:val="20"/>
                <w:szCs w:val="20"/>
              </w:rPr>
              <w:t>The p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ro</w:t>
            </w:r>
            <w:r w:rsidR="00DF68F5" w:rsidRPr="00230814">
              <w:rPr>
                <w:rFonts w:ascii="Times New Roman" w:hAnsi="Times New Roman" w:cs="Times New Roman"/>
                <w:sz w:val="20"/>
                <w:szCs w:val="20"/>
              </w:rPr>
              <w:t>gram included passive stretches and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hold</w:t>
            </w:r>
            <w:r w:rsidR="00DF68F5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-relax techniques performed at each joint </w:t>
            </w:r>
            <w:r w:rsidR="00E17EDB">
              <w:rPr>
                <w:rFonts w:ascii="Times New Roman" w:hAnsi="Times New Roman" w:cs="Times New Roman"/>
                <w:sz w:val="20"/>
                <w:szCs w:val="20"/>
              </w:rPr>
              <w:t>where motion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E17EDB">
              <w:rPr>
                <w:rFonts w:ascii="Times New Roman" w:hAnsi="Times New Roman" w:cs="Times New Roman"/>
                <w:sz w:val="20"/>
                <w:szCs w:val="20"/>
              </w:rPr>
              <w:t xml:space="preserve">was </w:t>
            </w:r>
            <w:r w:rsidR="00DF68F5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restricted in any plane. </w:t>
            </w:r>
            <w:r w:rsidR="006C17DE" w:rsidRPr="00230814">
              <w:rPr>
                <w:rFonts w:ascii="Times New Roman" w:hAnsi="Times New Roman" w:cs="Times New Roman"/>
                <w:sz w:val="20"/>
                <w:szCs w:val="20"/>
              </w:rPr>
              <w:t>Exercises aimed at muscle strengthening used repetitive movement; ankle weights were used in joints were judged by treating PT to be inactive</w:t>
            </w:r>
          </w:p>
          <w:p w14:paraId="23201DB2" w14:textId="77777777" w:rsidR="003B43B5" w:rsidRPr="00230814" w:rsidRDefault="003B43B5" w:rsidP="003B43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E9BAC1A" w14:textId="491420A2" w:rsidR="003B43B5" w:rsidRPr="00230814" w:rsidRDefault="003B43B5" w:rsidP="006C17DE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Hydrotherapy</w:t>
            </w:r>
            <w:r w:rsidR="006C17DE"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exercises</w:t>
            </w:r>
            <w:r w:rsidR="006C17DE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were designed to produce the same effects as the land-based program. Stretches were performed without floats if the child had active or unstable joints, ligament laxity or joint </w:t>
            </w:r>
            <w:r w:rsidR="006C17DE" w:rsidRPr="00230814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deformity. Program was designed to use hydrodynamic and hydrostatic principles, hold relax techniques, passive stretches, functional activities and aerobic exercise. Patient position varied to use buoyancy to assist or resist mov</w:t>
            </w:r>
            <w:r w:rsidR="00540199" w:rsidRPr="00230814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 w:rsidR="006C17DE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ments. </w:t>
            </w:r>
            <w:r w:rsidR="00540199" w:rsidRPr="00230814">
              <w:rPr>
                <w:rFonts w:ascii="Times New Roman" w:hAnsi="Times New Roman" w:cs="Times New Roman"/>
                <w:sz w:val="20"/>
                <w:szCs w:val="20"/>
              </w:rPr>
              <w:t>Difficulty level of any exercise was modified by changing limb position, speed of movement and use of equipment (floats, bats, flippers)</w:t>
            </w:r>
          </w:p>
          <w:p w14:paraId="2AE79224" w14:textId="75DE4D11" w:rsidR="00143923" w:rsidRPr="00230814" w:rsidRDefault="00143923" w:rsidP="006C17DE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>Frequency and duration of exercises were varied based on the child’s ability and speed of progress as well as disease status of individual joints.</w:t>
            </w:r>
          </w:p>
          <w:p w14:paraId="6C3F6B3A" w14:textId="77777777" w:rsidR="00143923" w:rsidRPr="00230814" w:rsidRDefault="00143923" w:rsidP="006C17DE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408B3F4" w14:textId="357EC4E1" w:rsidR="00B3178D" w:rsidRPr="00230814" w:rsidRDefault="00143923" w:rsidP="004C7B5E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Protocol for both land and hydrotherapy designed so child could perform large portion of exercises independently under supervision and most could be performed in a group session to promote </w:t>
            </w:r>
            <w:r w:rsidR="002C017C" w:rsidRPr="00230814">
              <w:rPr>
                <w:rFonts w:ascii="Times New Roman" w:hAnsi="Times New Roman" w:cs="Times New Roman"/>
                <w:sz w:val="20"/>
                <w:szCs w:val="20"/>
              </w:rPr>
              <w:t>interaction with other children with JIA.</w:t>
            </w:r>
          </w:p>
        </w:tc>
      </w:tr>
      <w:tr w:rsidR="004C7B5E" w:rsidRPr="00230814" w14:paraId="7A38D751" w14:textId="77777777" w:rsidTr="001C5C6F">
        <w:trPr>
          <w:trHeight w:val="173"/>
        </w:trPr>
        <w:tc>
          <w:tcPr>
            <w:tcW w:w="0" w:type="auto"/>
            <w:vMerge w:val="restart"/>
          </w:tcPr>
          <w:p w14:paraId="41EC438A" w14:textId="638253A9" w:rsidR="004C7B5E" w:rsidRPr="00230814" w:rsidRDefault="004C7B5E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Mendonca</w:t>
            </w:r>
          </w:p>
          <w:p w14:paraId="1FE7D2FD" w14:textId="34E9FD45" w:rsidR="004C7B5E" w:rsidRPr="00230814" w:rsidRDefault="004C7B5E" w:rsidP="004C7B5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(2013)</w:t>
            </w:r>
          </w:p>
        </w:tc>
        <w:tc>
          <w:tcPr>
            <w:tcW w:w="3208" w:type="dxa"/>
            <w:vMerge w:val="restart"/>
          </w:tcPr>
          <w:p w14:paraId="2AD92C89" w14:textId="74C4C607" w:rsidR="004C7B5E" w:rsidRPr="00230814" w:rsidRDefault="004C7B5E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Location</w:t>
            </w:r>
            <w:r w:rsidR="00EB2F3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of Intervention</w:t>
            </w: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: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Outpatient clinic of pediatric rheumatology and rehabilitation department</w:t>
            </w:r>
          </w:p>
          <w:p w14:paraId="09FD1818" w14:textId="77777777" w:rsidR="004C7B5E" w:rsidRPr="00230814" w:rsidRDefault="004C7B5E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1B95EA76" w14:textId="5B53B23F" w:rsidR="004C7B5E" w:rsidRPr="00230814" w:rsidRDefault="004C7B5E" w:rsidP="004C7B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Intervention Provider and Training: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A PT trained to provide the same degree of motivation for each intervention.</w:t>
            </w:r>
          </w:p>
        </w:tc>
        <w:tc>
          <w:tcPr>
            <w:tcW w:w="3334" w:type="dxa"/>
          </w:tcPr>
          <w:p w14:paraId="61506D55" w14:textId="431D6AF6" w:rsidR="00852907" w:rsidRPr="00CB61F2" w:rsidRDefault="004C7B5E" w:rsidP="00263E9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Pilates Program</w:t>
            </w:r>
          </w:p>
        </w:tc>
        <w:tc>
          <w:tcPr>
            <w:tcW w:w="3323" w:type="dxa"/>
          </w:tcPr>
          <w:p w14:paraId="3CA20655" w14:textId="77777777" w:rsidR="004C7B5E" w:rsidRPr="00CB61F2" w:rsidRDefault="004C7B5E" w:rsidP="00543E6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Conventional Exercise Program</w:t>
            </w:r>
          </w:p>
          <w:p w14:paraId="657F461F" w14:textId="2388687E" w:rsidR="00852907" w:rsidRPr="00CB61F2" w:rsidRDefault="00852907" w:rsidP="00852907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2195" w:type="dxa"/>
            <w:vMerge w:val="restart"/>
          </w:tcPr>
          <w:p w14:paraId="43354FEC" w14:textId="77777777" w:rsidR="007A3603" w:rsidRDefault="007A3603" w:rsidP="005546B4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6F47F25D" w14:textId="77777777" w:rsidR="007A3603" w:rsidRDefault="007A3603" w:rsidP="005546B4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2A04EEE0" w14:textId="231DA4EE" w:rsidR="008D6106" w:rsidRDefault="008D6106" w:rsidP="005546B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Both groups performed </w:t>
            </w:r>
            <w:r w:rsidR="0055448A">
              <w:rPr>
                <w:rFonts w:ascii="Times New Roman" w:hAnsi="Times New Roman" w:cs="Times New Roman"/>
                <w:sz w:val="22"/>
                <w:szCs w:val="22"/>
              </w:rPr>
              <w:t>exercise program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in morning and afternoon at different locations</w:t>
            </w:r>
          </w:p>
          <w:p w14:paraId="768D0FE7" w14:textId="77777777" w:rsidR="008D6106" w:rsidRDefault="008D6106" w:rsidP="005546B4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4F22EEBB" w14:textId="77777777" w:rsidR="00ED7A4F" w:rsidRPr="00230814" w:rsidRDefault="005546B4" w:rsidP="005546B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2"/>
                <w:szCs w:val="22"/>
              </w:rPr>
              <w:t>Pilates Program</w:t>
            </w: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: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44F1C9BC" w14:textId="4ADE4D11" w:rsidR="005546B4" w:rsidRPr="00230814" w:rsidRDefault="00872240" w:rsidP="008722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- </w:t>
            </w:r>
            <w:r w:rsidR="005546B4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Exercises introduced in </w:t>
            </w:r>
            <w:r w:rsidR="00ED7A4F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order of increasing </w:t>
            </w:r>
            <w:r w:rsidR="005546B4" w:rsidRPr="00230814">
              <w:rPr>
                <w:rFonts w:ascii="Times New Roman" w:hAnsi="Times New Roman" w:cs="Times New Roman"/>
                <w:sz w:val="20"/>
                <w:szCs w:val="20"/>
              </w:rPr>
              <w:t>difficulty</w:t>
            </w:r>
            <w:r w:rsidR="00230814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 w:rsidR="00ED7A4F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each </w:t>
            </w:r>
            <w:r w:rsidR="005546B4" w:rsidRPr="00230814">
              <w:rPr>
                <w:rFonts w:ascii="Times New Roman" w:hAnsi="Times New Roman" w:cs="Times New Roman"/>
                <w:sz w:val="20"/>
                <w:szCs w:val="20"/>
              </w:rPr>
              <w:t>performed for 5 re</w:t>
            </w:r>
            <w:r w:rsidR="00230814" w:rsidRPr="00230814">
              <w:rPr>
                <w:rFonts w:ascii="Times New Roman" w:hAnsi="Times New Roman" w:cs="Times New Roman"/>
                <w:sz w:val="20"/>
                <w:szCs w:val="20"/>
              </w:rPr>
              <w:t>ps</w:t>
            </w:r>
            <w:r w:rsidR="00B241D0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during first 3 </w:t>
            </w:r>
            <w:r w:rsidR="005546B4" w:rsidRPr="00230814">
              <w:rPr>
                <w:rFonts w:ascii="Times New Roman" w:hAnsi="Times New Roman" w:cs="Times New Roman"/>
                <w:sz w:val="20"/>
                <w:szCs w:val="20"/>
              </w:rPr>
              <w:t>sessions; 8 re</w:t>
            </w:r>
            <w:r w:rsidR="00230814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ps </w:t>
            </w:r>
            <w:r w:rsidR="00B241D0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for next 3 sessions, </w:t>
            </w:r>
            <w:r w:rsidR="005546B4" w:rsidRPr="00230814">
              <w:rPr>
                <w:rFonts w:ascii="Times New Roman" w:hAnsi="Times New Roman" w:cs="Times New Roman"/>
                <w:sz w:val="20"/>
                <w:szCs w:val="20"/>
              </w:rPr>
              <w:t>10 rep</w:t>
            </w:r>
            <w:r w:rsidR="00230814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s </w:t>
            </w:r>
            <w:r w:rsidR="00B241D0" w:rsidRPr="00230814">
              <w:rPr>
                <w:rFonts w:ascii="Times New Roman" w:hAnsi="Times New Roman" w:cs="Times New Roman"/>
                <w:sz w:val="20"/>
                <w:szCs w:val="20"/>
              </w:rPr>
              <w:t>in remaining sessions</w:t>
            </w:r>
          </w:p>
          <w:p w14:paraId="60E90D48" w14:textId="17AAA570" w:rsidR="00230814" w:rsidRDefault="00872240" w:rsidP="008722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- </w:t>
            </w:r>
            <w:r w:rsidR="0055448A">
              <w:rPr>
                <w:rFonts w:ascii="Times New Roman" w:hAnsi="Times New Roman" w:cs="Times New Roman"/>
                <w:sz w:val="20"/>
                <w:szCs w:val="20"/>
              </w:rPr>
              <w:t xml:space="preserve">Child asked to perform </w:t>
            </w:r>
            <w:r w:rsidR="00230814" w:rsidRPr="00230814">
              <w:rPr>
                <w:rFonts w:ascii="Times New Roman" w:hAnsi="Times New Roman" w:cs="Times New Roman"/>
                <w:sz w:val="20"/>
                <w:szCs w:val="20"/>
              </w:rPr>
              <w:t>exercise</w:t>
            </w:r>
            <w:r w:rsidR="0055448A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="00230814"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slowly and completely 5-10 reps without movement of spine or rib cage </w:t>
            </w:r>
          </w:p>
          <w:p w14:paraId="265AD03D" w14:textId="6CEDE8D0" w:rsidR="00872240" w:rsidRPr="00230814" w:rsidRDefault="00230814" w:rsidP="008722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 A</w:t>
            </w:r>
            <w:r w:rsidR="00872240" w:rsidRPr="00230814">
              <w:rPr>
                <w:rFonts w:ascii="Times New Roman" w:hAnsi="Times New Roman" w:cs="Times New Roman"/>
                <w:sz w:val="20"/>
                <w:szCs w:val="20"/>
              </w:rPr>
              <w:t>dvised to stop any exercise if pain increased</w:t>
            </w:r>
          </w:p>
          <w:p w14:paraId="10F1829C" w14:textId="77777777" w:rsidR="00872240" w:rsidRPr="00230814" w:rsidRDefault="00872240" w:rsidP="005546B4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69219F2E" w14:textId="77777777" w:rsidR="00242EB4" w:rsidRDefault="005546B4" w:rsidP="000C58F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onventional Exercise </w:t>
            </w: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 xml:space="preserve">Program: </w:t>
            </w:r>
          </w:p>
          <w:p w14:paraId="23AB9D9F" w14:textId="753EDFBF" w:rsidR="005546B4" w:rsidRPr="00B92513" w:rsidRDefault="00242EB4" w:rsidP="000C58F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92513">
              <w:rPr>
                <w:rFonts w:ascii="Times New Roman" w:hAnsi="Times New Roman" w:cs="Times New Roman"/>
                <w:sz w:val="20"/>
                <w:szCs w:val="20"/>
              </w:rPr>
              <w:t>- Adapted for each child and available as handout to</w:t>
            </w:r>
            <w:r w:rsidRPr="00B92513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B92513">
              <w:rPr>
                <w:rFonts w:ascii="Times New Roman" w:hAnsi="Times New Roman" w:cs="Times New Roman"/>
                <w:sz w:val="20"/>
                <w:szCs w:val="20"/>
              </w:rPr>
              <w:t>child</w:t>
            </w:r>
            <w:r w:rsidRPr="00B92513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  <w:p w14:paraId="09CAAB84" w14:textId="7FE9C257" w:rsidR="00872240" w:rsidRPr="00B92513" w:rsidRDefault="00872240" w:rsidP="008722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92513">
              <w:rPr>
                <w:rFonts w:ascii="Times New Roman" w:hAnsi="Times New Roman" w:cs="Times New Roman"/>
                <w:sz w:val="20"/>
                <w:szCs w:val="20"/>
              </w:rPr>
              <w:t xml:space="preserve">- Child told to perform </w:t>
            </w:r>
            <w:r w:rsidR="00242EB4" w:rsidRPr="00B92513">
              <w:rPr>
                <w:rFonts w:ascii="Times New Roman" w:hAnsi="Times New Roman" w:cs="Times New Roman"/>
                <w:sz w:val="20"/>
                <w:szCs w:val="20"/>
              </w:rPr>
              <w:t>each exercise</w:t>
            </w:r>
            <w:r w:rsidRPr="00B9251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55448A">
              <w:rPr>
                <w:rFonts w:ascii="Times New Roman" w:hAnsi="Times New Roman" w:cs="Times New Roman"/>
                <w:sz w:val="20"/>
                <w:szCs w:val="20"/>
              </w:rPr>
              <w:t>2X/w</w:t>
            </w:r>
            <w:r w:rsidR="00242EB4" w:rsidRPr="00B92513">
              <w:rPr>
                <w:rFonts w:ascii="Times New Roman" w:hAnsi="Times New Roman" w:cs="Times New Roman"/>
                <w:sz w:val="20"/>
                <w:szCs w:val="20"/>
              </w:rPr>
              <w:t xml:space="preserve">k for 50 minutes (5-10 reps </w:t>
            </w:r>
            <w:r w:rsidRPr="00B92513">
              <w:rPr>
                <w:rFonts w:ascii="Times New Roman" w:hAnsi="Times New Roman" w:cs="Times New Roman"/>
                <w:sz w:val="20"/>
                <w:szCs w:val="20"/>
              </w:rPr>
              <w:t>each</w:t>
            </w:r>
            <w:r w:rsidR="00242EB4" w:rsidRPr="00B9251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B9251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039B9235" w14:textId="74EE3B78" w:rsidR="00872240" w:rsidRPr="00B92513" w:rsidRDefault="00872240" w:rsidP="008722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92513">
              <w:rPr>
                <w:rFonts w:ascii="Times New Roman" w:hAnsi="Times New Roman" w:cs="Times New Roman"/>
                <w:sz w:val="20"/>
                <w:szCs w:val="20"/>
              </w:rPr>
              <w:t xml:space="preserve">- </w:t>
            </w:r>
            <w:r w:rsidR="00242EB4" w:rsidRPr="00B92513">
              <w:rPr>
                <w:rFonts w:ascii="Times New Roman" w:hAnsi="Times New Roman" w:cs="Times New Roman"/>
                <w:sz w:val="20"/>
                <w:szCs w:val="20"/>
              </w:rPr>
              <w:t>Child told to perform each exercise slowly and without movemen</w:t>
            </w:r>
            <w:r w:rsidR="0055448A">
              <w:rPr>
                <w:rFonts w:ascii="Times New Roman" w:hAnsi="Times New Roman" w:cs="Times New Roman"/>
                <w:sz w:val="20"/>
                <w:szCs w:val="20"/>
              </w:rPr>
              <w:t xml:space="preserve">t of spine or rib cage        - Child </w:t>
            </w:r>
            <w:r w:rsidR="00242EB4" w:rsidRPr="00B92513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="0055448A">
              <w:rPr>
                <w:rFonts w:ascii="Times New Roman" w:hAnsi="Times New Roman" w:cs="Times New Roman"/>
                <w:sz w:val="20"/>
                <w:szCs w:val="20"/>
              </w:rPr>
              <w:t xml:space="preserve">dvised to stop </w:t>
            </w:r>
            <w:r w:rsidRPr="00B92513">
              <w:rPr>
                <w:rFonts w:ascii="Times New Roman" w:hAnsi="Times New Roman" w:cs="Times New Roman"/>
                <w:sz w:val="20"/>
                <w:szCs w:val="20"/>
              </w:rPr>
              <w:t>exercise if pain increased</w:t>
            </w:r>
          </w:p>
          <w:p w14:paraId="7DBA96D1" w14:textId="0D268F39" w:rsidR="00872240" w:rsidRPr="00230814" w:rsidRDefault="00872240" w:rsidP="00242EB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C7B5E" w:rsidRPr="00230814" w14:paraId="117B01B7" w14:textId="77777777" w:rsidTr="001C5C6F">
        <w:trPr>
          <w:trHeight w:val="393"/>
        </w:trPr>
        <w:tc>
          <w:tcPr>
            <w:tcW w:w="0" w:type="auto"/>
            <w:vMerge/>
          </w:tcPr>
          <w:p w14:paraId="75EF73CC" w14:textId="1CA7FF97" w:rsidR="004C7B5E" w:rsidRPr="00230814" w:rsidRDefault="004C7B5E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/>
          </w:tcPr>
          <w:p w14:paraId="7E3A4860" w14:textId="77777777" w:rsidR="004C7B5E" w:rsidRPr="00230814" w:rsidRDefault="004C7B5E" w:rsidP="009C14E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3334" w:type="dxa"/>
          </w:tcPr>
          <w:p w14:paraId="5F1EDF88" w14:textId="77777777" w:rsidR="001D2662" w:rsidRDefault="00263E93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230814">
              <w:rPr>
                <w:rFonts w:ascii="Times New Roman" w:hAnsi="Times New Roman" w:cs="Times New Roman"/>
                <w:i/>
                <w:sz w:val="22"/>
                <w:szCs w:val="22"/>
              </w:rPr>
              <w:t>Exercise Prescription:</w:t>
            </w:r>
            <w:r w:rsidR="0055448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58C62E8D" w14:textId="4203EEF4" w:rsidR="004C7B5E" w:rsidRPr="00230814" w:rsidRDefault="0055448A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50 min/2X/w</w:t>
            </w:r>
            <w:r w:rsidR="00852907" w:rsidRPr="00230814">
              <w:rPr>
                <w:rFonts w:ascii="Times New Roman" w:hAnsi="Times New Roman" w:cs="Times New Roman"/>
                <w:sz w:val="22"/>
                <w:szCs w:val="22"/>
              </w:rPr>
              <w:t xml:space="preserve">k </w:t>
            </w:r>
            <w:r w:rsidR="00263E93" w:rsidRPr="00230814">
              <w:rPr>
                <w:rFonts w:ascii="Times New Roman" w:hAnsi="Times New Roman" w:cs="Times New Roman"/>
                <w:sz w:val="22"/>
                <w:szCs w:val="22"/>
              </w:rPr>
              <w:t xml:space="preserve">for </w:t>
            </w:r>
            <w:r w:rsidR="00852907" w:rsidRPr="00230814">
              <w:rPr>
                <w:rFonts w:ascii="Times New Roman" w:hAnsi="Times New Roman" w:cs="Times New Roman"/>
                <w:sz w:val="22"/>
                <w:szCs w:val="22"/>
              </w:rPr>
              <w:t>6 m</w:t>
            </w:r>
            <w:r w:rsidR="00263E93" w:rsidRPr="00230814">
              <w:rPr>
                <w:rFonts w:ascii="Times New Roman" w:hAnsi="Times New Roman" w:cs="Times New Roman"/>
                <w:sz w:val="22"/>
                <w:szCs w:val="22"/>
              </w:rPr>
              <w:t xml:space="preserve">onths; </w:t>
            </w:r>
            <w:r w:rsidR="00852907" w:rsidRPr="00230814">
              <w:rPr>
                <w:rFonts w:ascii="Times New Roman" w:hAnsi="Times New Roman" w:cs="Times New Roman"/>
                <w:sz w:val="22"/>
                <w:szCs w:val="22"/>
              </w:rPr>
              <w:t>48 sessions planned for each child</w:t>
            </w:r>
          </w:p>
          <w:p w14:paraId="580E3AEA" w14:textId="77777777" w:rsidR="00263E93" w:rsidRPr="00230814" w:rsidRDefault="00263E93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34F6FE59" w14:textId="0E8148DF" w:rsidR="00263E93" w:rsidRPr="00230814" w:rsidRDefault="00263E93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230814">
              <w:rPr>
                <w:rFonts w:ascii="Times New Roman" w:hAnsi="Times New Roman" w:cs="Times New Roman"/>
                <w:sz w:val="22"/>
                <w:szCs w:val="22"/>
              </w:rPr>
              <w:t>Exercises followed the Canadian Stott-Pilates methods</w:t>
            </w:r>
            <w:r w:rsidR="005857BE" w:rsidRPr="00230814">
              <w:rPr>
                <w:rFonts w:ascii="Times New Roman" w:hAnsi="Times New Roman" w:cs="Times New Roman"/>
                <w:sz w:val="22"/>
                <w:szCs w:val="22"/>
              </w:rPr>
              <w:t>, a</w:t>
            </w:r>
            <w:r w:rsidR="00E640CB" w:rsidRPr="00230814">
              <w:rPr>
                <w:rFonts w:ascii="Times New Roman" w:hAnsi="Times New Roman" w:cs="Times New Roman"/>
                <w:sz w:val="22"/>
                <w:szCs w:val="22"/>
              </w:rPr>
              <w:t>dapted to the physical and cognitive needs of each age group (8-11y and 13-18y) and JIA disease status</w:t>
            </w:r>
          </w:p>
          <w:p w14:paraId="5B79A7E4" w14:textId="77777777" w:rsidR="005857BE" w:rsidRPr="00230814" w:rsidRDefault="005857BE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39A33B11" w14:textId="5F9133AB" w:rsidR="008D6106" w:rsidRDefault="00DA447A" w:rsidP="00DA447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A447A">
              <w:rPr>
                <w:rFonts w:ascii="Times New Roman" w:hAnsi="Times New Roman" w:cs="Times New Roman"/>
                <w:sz w:val="20"/>
                <w:szCs w:val="20"/>
              </w:rPr>
              <w:t>Authors describe details of programs for 8-12 year olds and 13-18 year olds</w:t>
            </w:r>
            <w:r w:rsidR="00F15190">
              <w:rPr>
                <w:rFonts w:ascii="Times New Roman" w:hAnsi="Times New Roman" w:cs="Times New Roman"/>
                <w:sz w:val="20"/>
                <w:szCs w:val="20"/>
              </w:rPr>
              <w:t xml:space="preserve">; each program includes </w:t>
            </w:r>
            <w:r w:rsidR="00342179">
              <w:rPr>
                <w:rFonts w:ascii="Times New Roman" w:hAnsi="Times New Roman" w:cs="Times New Roman"/>
                <w:sz w:val="20"/>
                <w:szCs w:val="20"/>
              </w:rPr>
              <w:t xml:space="preserve">floor exercises and </w:t>
            </w:r>
            <w:r w:rsidR="00F15190">
              <w:rPr>
                <w:rFonts w:ascii="Times New Roman" w:hAnsi="Times New Roman" w:cs="Times New Roman"/>
                <w:sz w:val="20"/>
                <w:szCs w:val="20"/>
              </w:rPr>
              <w:t>specific positions and exercises using the Pilates equipment</w:t>
            </w:r>
            <w:r w:rsidR="0034217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342179" w:rsidRPr="001D576E">
              <w:rPr>
                <w:rFonts w:ascii="Times New Roman" w:hAnsi="Times New Roman" w:cs="Times New Roman"/>
                <w:sz w:val="20"/>
                <w:szCs w:val="20"/>
              </w:rPr>
              <w:t>(Reformer, Stability Chair, Cadillac and Ladder Barrel)</w:t>
            </w:r>
          </w:p>
          <w:p w14:paraId="00065D33" w14:textId="77777777" w:rsidR="008D6106" w:rsidRDefault="008D6106" w:rsidP="00DA447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36495664" w14:textId="2929530D" w:rsidR="00DA447A" w:rsidRDefault="008D6106" w:rsidP="00DA447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="000B0476">
              <w:rPr>
                <w:rFonts w:ascii="Times New Roman" w:hAnsi="Times New Roman" w:cs="Times New Roman"/>
                <w:sz w:val="22"/>
                <w:szCs w:val="22"/>
              </w:rPr>
              <w:t xml:space="preserve">upplemental video </w:t>
            </w:r>
            <w:r w:rsidR="00E73414">
              <w:rPr>
                <w:rFonts w:ascii="Times New Roman" w:hAnsi="Times New Roman" w:cs="Times New Roman"/>
                <w:sz w:val="22"/>
                <w:szCs w:val="22"/>
              </w:rPr>
              <w:t xml:space="preserve">demonstrates </w:t>
            </w:r>
            <w:r w:rsidR="00515D16">
              <w:rPr>
                <w:rFonts w:ascii="Times New Roman" w:hAnsi="Times New Roman" w:cs="Times New Roman"/>
                <w:sz w:val="22"/>
                <w:szCs w:val="22"/>
              </w:rPr>
              <w:t xml:space="preserve">small segment of </w:t>
            </w:r>
            <w:r w:rsidR="00E73414">
              <w:rPr>
                <w:rFonts w:ascii="Times New Roman" w:hAnsi="Times New Roman" w:cs="Times New Roman"/>
                <w:sz w:val="22"/>
                <w:szCs w:val="22"/>
              </w:rPr>
              <w:t xml:space="preserve">a Pilates session;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available online at </w:t>
            </w:r>
          </w:p>
          <w:p w14:paraId="2CC321D6" w14:textId="7FFA6558" w:rsidR="00E73414" w:rsidRDefault="00D9179B" w:rsidP="00DA447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hyperlink r:id="rId7" w:history="1">
              <w:r w:rsidR="00515D16" w:rsidRPr="00C91F59">
                <w:rPr>
                  <w:rStyle w:val="Hyperlink"/>
                  <w:rFonts w:ascii="Times New Roman" w:hAnsi="Times New Roman" w:cs="Times New Roman"/>
                  <w:sz w:val="22"/>
                  <w:szCs w:val="22"/>
                </w:rPr>
                <w:t>http://www.archives-pmr.org/</w:t>
              </w:r>
            </w:hyperlink>
          </w:p>
          <w:p w14:paraId="4C36C58B" w14:textId="77777777" w:rsidR="00515D16" w:rsidRDefault="00515D16" w:rsidP="00DA447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08ADAA43" w14:textId="10D55EB1" w:rsidR="00342179" w:rsidRDefault="00342179" w:rsidP="00DA447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Patients instructed to perform each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exercise slowly and to complete 5-10 repetitions without movement of spine or rib cage</w:t>
            </w:r>
          </w:p>
          <w:p w14:paraId="649E714F" w14:textId="77777777" w:rsidR="00342179" w:rsidRDefault="00342179" w:rsidP="00DA447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2D6DC8B4" w14:textId="67B97588" w:rsidR="00342179" w:rsidRPr="00DA447A" w:rsidRDefault="00342179" w:rsidP="00DA447A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Program requires Pilates equipment to replicate</w:t>
            </w:r>
          </w:p>
          <w:p w14:paraId="3684119F" w14:textId="77777777" w:rsidR="00DA447A" w:rsidRPr="00DA447A" w:rsidRDefault="00DA447A" w:rsidP="00DA447A"/>
          <w:p w14:paraId="6C974D4D" w14:textId="77777777" w:rsidR="00E640CB" w:rsidRPr="00230814" w:rsidRDefault="00E640CB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5941A029" w14:textId="77777777" w:rsidR="00E640CB" w:rsidRPr="00230814" w:rsidRDefault="00E640CB" w:rsidP="00E640CB">
            <w:pPr>
              <w:rPr>
                <w:rFonts w:ascii="Times New Roman" w:hAnsi="Times New Roman" w:cs="Times New Roman"/>
              </w:rPr>
            </w:pPr>
          </w:p>
          <w:p w14:paraId="72A01D21" w14:textId="77777777" w:rsidR="00E640CB" w:rsidRPr="00230814" w:rsidRDefault="00E640CB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038A7FC4" w14:textId="77777777" w:rsidR="00E640CB" w:rsidRPr="00230814" w:rsidRDefault="00E640CB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45F4B69B" w14:textId="77777777" w:rsidR="00263E93" w:rsidRPr="00230814" w:rsidRDefault="00263E93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1CF7810A" w14:textId="29706B04" w:rsidR="00263E93" w:rsidRPr="00230814" w:rsidRDefault="00263E93" w:rsidP="00263E93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3323" w:type="dxa"/>
          </w:tcPr>
          <w:p w14:paraId="026B0C32" w14:textId="77777777" w:rsidR="00F21DFC" w:rsidRDefault="00263E93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230814">
              <w:rPr>
                <w:rFonts w:ascii="Times New Roman" w:hAnsi="Times New Roman" w:cs="Times New Roman"/>
                <w:i/>
                <w:sz w:val="22"/>
                <w:szCs w:val="22"/>
              </w:rPr>
              <w:lastRenderedPageBreak/>
              <w:t>Exercise Prescription:</w:t>
            </w:r>
            <w:r w:rsidR="0055448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21B9D86C" w14:textId="5455EAFB" w:rsidR="004C7B5E" w:rsidRPr="00230814" w:rsidRDefault="0055448A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50-min/</w:t>
            </w:r>
            <w:r w:rsidR="00263E93" w:rsidRPr="00230814">
              <w:rPr>
                <w:rFonts w:ascii="Times New Roman" w:hAnsi="Times New Roman" w:cs="Times New Roman"/>
                <w:sz w:val="22"/>
                <w:szCs w:val="22"/>
              </w:rPr>
              <w:t>2X/week for 6 months; 48 sessions planned for each child</w:t>
            </w:r>
          </w:p>
          <w:p w14:paraId="7DE72425" w14:textId="77777777" w:rsidR="000C58FE" w:rsidRPr="00230814" w:rsidRDefault="000C58FE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2762AB8F" w14:textId="78468944" w:rsidR="000C58FE" w:rsidRPr="00684787" w:rsidRDefault="000C58FE" w:rsidP="00263E93">
            <w:pPr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684787">
              <w:rPr>
                <w:rFonts w:ascii="Times New Roman" w:hAnsi="Times New Roman" w:cs="Times New Roman"/>
                <w:i/>
                <w:sz w:val="22"/>
                <w:szCs w:val="22"/>
              </w:rPr>
              <w:t>Warm-up:</w:t>
            </w:r>
            <w:r w:rsidR="00872240" w:rsidRPr="00684787">
              <w:rPr>
                <w:rFonts w:ascii="Times New Roman" w:hAnsi="Times New Roman" w:cs="Times New Roman"/>
                <w:i/>
                <w:sz w:val="22"/>
                <w:szCs w:val="22"/>
              </w:rPr>
              <w:t xml:space="preserve"> </w:t>
            </w:r>
          </w:p>
          <w:p w14:paraId="091DEA7A" w14:textId="2AD7ECF0" w:rsidR="00684787" w:rsidRPr="00230814" w:rsidRDefault="00684787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peed skips, heel kicks, hopping, trunk twists while hopping, push-ups, high knee skip, standing hip circles, hip twists, leg/hip swings standing facing wall and hands on wall for support, lunges, ankle bounces with hands on wall for support, half squatting</w:t>
            </w:r>
          </w:p>
          <w:p w14:paraId="1D6CF6D8" w14:textId="77777777" w:rsidR="00872240" w:rsidRPr="00230814" w:rsidRDefault="00872240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0F5C5A34" w14:textId="741DCF2D" w:rsidR="000C58FE" w:rsidRDefault="000C58FE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4787">
              <w:rPr>
                <w:rFonts w:ascii="Times New Roman" w:hAnsi="Times New Roman" w:cs="Times New Roman"/>
                <w:i/>
                <w:sz w:val="22"/>
                <w:szCs w:val="22"/>
              </w:rPr>
              <w:t>Workout:</w:t>
            </w:r>
            <w:r w:rsidR="0041346A" w:rsidRPr="00230814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41346A">
              <w:rPr>
                <w:rFonts w:ascii="Times New Roman" w:hAnsi="Times New Roman" w:cs="Times New Roman"/>
                <w:sz w:val="22"/>
                <w:szCs w:val="22"/>
              </w:rPr>
              <w:t xml:space="preserve">(perform </w:t>
            </w:r>
            <w:r w:rsidR="0041346A" w:rsidRPr="00230814">
              <w:rPr>
                <w:rFonts w:ascii="Times New Roman" w:hAnsi="Times New Roman" w:cs="Times New Roman"/>
                <w:sz w:val="22"/>
                <w:szCs w:val="22"/>
              </w:rPr>
              <w:t>10 reps</w:t>
            </w:r>
            <w:r w:rsidR="0041346A">
              <w:rPr>
                <w:rFonts w:ascii="Times New Roman" w:hAnsi="Times New Roman" w:cs="Times New Roman"/>
                <w:sz w:val="22"/>
                <w:szCs w:val="22"/>
              </w:rPr>
              <w:t xml:space="preserve"> each) </w:t>
            </w:r>
          </w:p>
          <w:p w14:paraId="379735EC" w14:textId="77777777" w:rsidR="0041346A" w:rsidRDefault="0041346A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-Supine, both knees to chest; single knee to chest</w:t>
            </w:r>
          </w:p>
          <w:p w14:paraId="6EFC03AD" w14:textId="77777777" w:rsidR="0041346A" w:rsidRDefault="0041346A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- Supine, posterior and anterior pelvic tilts</w:t>
            </w:r>
          </w:p>
          <w:p w14:paraId="3B667B2F" w14:textId="77777777" w:rsidR="0041346A" w:rsidRDefault="0041346A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- Supine, leg over ball, rotate legs and trunk from side to side </w:t>
            </w:r>
          </w:p>
          <w:p w14:paraId="4FD51830" w14:textId="77777777" w:rsidR="0041346A" w:rsidRDefault="0041346A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- Seated, stretch bilateral </w:t>
            </w:r>
            <w:r w:rsidR="00684787">
              <w:rPr>
                <w:rFonts w:ascii="Times New Roman" w:hAnsi="Times New Roman" w:cs="Times New Roman"/>
                <w:sz w:val="22"/>
                <w:szCs w:val="22"/>
              </w:rPr>
              <w:t>hip adductor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s, bending both legs and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bringing feet together</w:t>
            </w:r>
            <w:r w:rsidR="00684787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5525B21E" w14:textId="1AADDDB9" w:rsidR="0041346A" w:rsidRDefault="0041346A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- Prone, raise upper body by pushing up wi</w:t>
            </w:r>
            <w:r w:rsidR="007E7236">
              <w:rPr>
                <w:rFonts w:ascii="Times New Roman" w:hAnsi="Times New Roman" w:cs="Times New Roman"/>
                <w:sz w:val="22"/>
                <w:szCs w:val="22"/>
              </w:rPr>
              <w:t>th arms, keeping pelvis on floor</w:t>
            </w:r>
          </w:p>
          <w:p w14:paraId="0EEA6DED" w14:textId="6645F591" w:rsidR="00F525BE" w:rsidRDefault="00F525BE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- Supine, bridges, curl-ups </w:t>
            </w:r>
          </w:p>
          <w:p w14:paraId="1FF6524A" w14:textId="77777777" w:rsidR="00F525BE" w:rsidRDefault="00F525BE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-Sitting against wall, s</w:t>
            </w:r>
            <w:r w:rsidR="00684787">
              <w:rPr>
                <w:rFonts w:ascii="Times New Roman" w:hAnsi="Times New Roman" w:cs="Times New Roman"/>
                <w:sz w:val="22"/>
                <w:szCs w:val="22"/>
              </w:rPr>
              <w:t xml:space="preserve">houlder flexion and upper cervical flexion </w:t>
            </w:r>
          </w:p>
          <w:p w14:paraId="38A9719B" w14:textId="41B2EAA0" w:rsidR="00684787" w:rsidRDefault="00F525BE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-S</w:t>
            </w:r>
            <w:r w:rsidR="00684787">
              <w:rPr>
                <w:rFonts w:ascii="Times New Roman" w:hAnsi="Times New Roman" w:cs="Times New Roman"/>
                <w:sz w:val="22"/>
                <w:szCs w:val="22"/>
              </w:rPr>
              <w:t>tanding facing wall, slide arms up wall and adduct scapulae</w:t>
            </w:r>
          </w:p>
          <w:p w14:paraId="63E75E56" w14:textId="77777777" w:rsidR="00684787" w:rsidRPr="00684787" w:rsidRDefault="00684787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61C4E5D8" w14:textId="2CD2299F" w:rsidR="000C58FE" w:rsidRDefault="000C58FE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4787">
              <w:rPr>
                <w:rFonts w:ascii="Times New Roman" w:hAnsi="Times New Roman" w:cs="Times New Roman"/>
                <w:i/>
                <w:sz w:val="22"/>
                <w:szCs w:val="22"/>
              </w:rPr>
              <w:t>Cool-down:</w:t>
            </w:r>
          </w:p>
          <w:p w14:paraId="28866E4D" w14:textId="31AFEFF0" w:rsidR="00684787" w:rsidRPr="00684787" w:rsidRDefault="0041346A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tr</w:t>
            </w:r>
            <w:r w:rsidR="00F525BE">
              <w:rPr>
                <w:rFonts w:ascii="Times New Roman" w:hAnsi="Times New Roman" w:cs="Times New Roman"/>
                <w:sz w:val="22"/>
                <w:szCs w:val="22"/>
              </w:rPr>
              <w:t>etching quadriceps, hamstrings,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gastrocnemius, gluteal muscles – hold stretches for 30 seconds</w:t>
            </w:r>
          </w:p>
          <w:p w14:paraId="1CF376E6" w14:textId="77777777" w:rsidR="000C58FE" w:rsidRPr="00230814" w:rsidRDefault="000C58FE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71B05E61" w14:textId="7CE6F02B" w:rsidR="00263E93" w:rsidRPr="00230814" w:rsidRDefault="008D6106" w:rsidP="00263E9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Supplemental video </w:t>
            </w:r>
            <w:r w:rsidR="007B0E30">
              <w:rPr>
                <w:rFonts w:ascii="Times New Roman" w:hAnsi="Times New Roman" w:cs="Times New Roman"/>
                <w:sz w:val="22"/>
                <w:szCs w:val="22"/>
              </w:rPr>
              <w:t xml:space="preserve">demonstrates </w:t>
            </w:r>
            <w:r w:rsidR="00515D16">
              <w:rPr>
                <w:rFonts w:ascii="Times New Roman" w:hAnsi="Times New Roman" w:cs="Times New Roman"/>
                <w:sz w:val="22"/>
                <w:szCs w:val="22"/>
              </w:rPr>
              <w:t xml:space="preserve">each component of the </w:t>
            </w:r>
            <w:r w:rsidR="007B0E30">
              <w:rPr>
                <w:rFonts w:ascii="Times New Roman" w:hAnsi="Times New Roman" w:cs="Times New Roman"/>
                <w:sz w:val="22"/>
                <w:szCs w:val="22"/>
              </w:rPr>
              <w:t xml:space="preserve">conventional exercise session;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available online at </w:t>
            </w:r>
            <w:hyperlink r:id="rId8" w:history="1">
              <w:r w:rsidR="00515D16" w:rsidRPr="00C91F59">
                <w:rPr>
                  <w:rStyle w:val="Hyperlink"/>
                  <w:rFonts w:ascii="Times New Roman" w:hAnsi="Times New Roman" w:cs="Times New Roman"/>
                  <w:sz w:val="22"/>
                  <w:szCs w:val="22"/>
                </w:rPr>
                <w:t>http://www.archives-pmr.org/</w:t>
              </w:r>
            </w:hyperlink>
            <w:r w:rsidR="00515D1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5E1E2157" w14:textId="6EB64654" w:rsidR="00263E93" w:rsidRPr="00230814" w:rsidRDefault="00263E93" w:rsidP="00263E93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2195" w:type="dxa"/>
            <w:vMerge/>
          </w:tcPr>
          <w:p w14:paraId="44F1F619" w14:textId="77777777" w:rsidR="004C7B5E" w:rsidRPr="00230814" w:rsidRDefault="004C7B5E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301A29" w:rsidRPr="00230814" w14:paraId="50A1BB28" w14:textId="77777777" w:rsidTr="001C5C6F">
        <w:trPr>
          <w:trHeight w:val="186"/>
        </w:trPr>
        <w:tc>
          <w:tcPr>
            <w:tcW w:w="0" w:type="auto"/>
            <w:vMerge w:val="restart"/>
          </w:tcPr>
          <w:p w14:paraId="71A94751" w14:textId="461DCB20" w:rsidR="00301A29" w:rsidRPr="00230814" w:rsidRDefault="00301A29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Sandstedt</w:t>
            </w:r>
          </w:p>
          <w:p w14:paraId="0621E93D" w14:textId="77777777" w:rsidR="00301A29" w:rsidRPr="00230814" w:rsidRDefault="00301A29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(2012; 2013)</w:t>
            </w:r>
          </w:p>
          <w:p w14:paraId="5DFD718C" w14:textId="77777777" w:rsidR="00301A29" w:rsidRPr="00230814" w:rsidRDefault="00301A29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 w:val="restart"/>
          </w:tcPr>
          <w:p w14:paraId="393AE04B" w14:textId="77777777" w:rsidR="00E57B9E" w:rsidRDefault="00F631BB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631BB">
              <w:rPr>
                <w:rFonts w:ascii="Times New Roman" w:hAnsi="Times New Roman" w:cs="Times New Roman"/>
                <w:i/>
                <w:sz w:val="20"/>
                <w:szCs w:val="20"/>
              </w:rPr>
              <w:t>Location of Intervention: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Home</w:t>
            </w:r>
            <w:r w:rsidR="00E57B9E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xercise</w:t>
            </w:r>
            <w:r w:rsidR="00E57B9E">
              <w:rPr>
                <w:rFonts w:ascii="Times New Roman" w:hAnsi="Times New Roman" w:cs="Times New Roman"/>
                <w:sz w:val="20"/>
                <w:szCs w:val="20"/>
              </w:rPr>
              <w:t xml:space="preserve"> program: participants given instructions and </w:t>
            </w:r>
            <w:r w:rsidR="00301A29">
              <w:rPr>
                <w:rFonts w:ascii="Times New Roman" w:hAnsi="Times New Roman" w:cs="Times New Roman"/>
                <w:sz w:val="20"/>
                <w:szCs w:val="20"/>
              </w:rPr>
              <w:t>pictures</w:t>
            </w:r>
            <w:r w:rsidR="00E57B9E">
              <w:rPr>
                <w:rFonts w:ascii="Times New Roman" w:hAnsi="Times New Roman" w:cs="Times New Roman"/>
                <w:sz w:val="20"/>
                <w:szCs w:val="20"/>
              </w:rPr>
              <w:t xml:space="preserve"> of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exercises</w:t>
            </w:r>
            <w:r w:rsidR="00E57B9E">
              <w:rPr>
                <w:rFonts w:ascii="Times New Roman" w:hAnsi="Times New Roman" w:cs="Times New Roman"/>
                <w:sz w:val="20"/>
                <w:szCs w:val="20"/>
              </w:rPr>
              <w:t xml:space="preserve"> and a 12-week diary at the </w:t>
            </w:r>
            <w:r w:rsidR="00301A29">
              <w:rPr>
                <w:rFonts w:ascii="Times New Roman" w:hAnsi="Times New Roman" w:cs="Times New Roman"/>
                <w:sz w:val="20"/>
                <w:szCs w:val="20"/>
              </w:rPr>
              <w:t>first test session</w:t>
            </w:r>
            <w:r w:rsidR="00E57B9E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0DB76E73" w14:textId="77777777" w:rsidR="00E57B9E" w:rsidRDefault="00E57B9E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AF6FF49" w14:textId="22BB7D02" w:rsidR="00301A29" w:rsidRDefault="00E57B9E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="00FB3C8C">
              <w:rPr>
                <w:rFonts w:ascii="Times New Roman" w:hAnsi="Times New Roman" w:cs="Times New Roman"/>
                <w:sz w:val="20"/>
                <w:szCs w:val="20"/>
              </w:rPr>
              <w:t>ll measures performed at medical center</w:t>
            </w:r>
            <w:r w:rsidR="00F834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834B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ndstedt E&lt;/Author&gt;&lt;Year&gt;2012&lt;/Year&gt;&lt;RecNum&gt;169&lt;/RecNum&gt;&lt;DisplayText&gt;&lt;style face="superscript"&gt;1&lt;/style&gt;&lt;/DisplayText&gt;&lt;record&gt;&lt;rec-number&gt;169&lt;/rec-number&gt;&lt;foreign-keys&gt;&lt;key app="EN" db-id="pt2xp2pegv5d2pepswzvp297waswfw05a0f5" timestamp="1469215032"&gt;169&lt;/key&gt;&lt;/foreign-keys&gt;&lt;ref-type name="Journal Article"&gt;17&lt;/ref-type&gt;&lt;contributors&gt;&lt;authors&gt;&lt;author&gt;Sandstedt E, Fasth A, Fors H, Beckung E&lt;/author&gt;&lt;/authors&gt;&lt;/contributors&gt;&lt;titles&gt;&lt;title&gt;Bone health in children and adolescents with juvenile idiopathic arthritis and the influence of short-term physical exercise&lt;/title&gt;&lt;secondary-title&gt;Pediatric Physical Therapy&lt;/secondary-title&gt;&lt;/titles&gt;&lt;periodical&gt;&lt;full-title&gt;Pediatric Physical Therapy&lt;/full-title&gt;&lt;/periodical&gt;&lt;pages&gt;155-162&lt;/pages&gt;&lt;volume&gt;24&lt;/volume&gt;&lt;number&gt;2&lt;/number&gt;&lt;section&gt;155&lt;/section&gt;&lt;dates&gt;&lt;year&gt;2012&lt;/year&gt;&lt;/dates&gt;&lt;urls&gt;&lt;related-urls&gt;&lt;url&gt;http://www.ncbi.nlm.nih.gov.ezproxy.cul.columbia.edu/pubmed/?term=Sandstedt+e+2012&lt;/url&gt;&lt;/related-urls&gt;&lt;/urls&gt;&lt;custom2&gt;    &lt;/custom2&gt;&lt;electronic-resource-num&gt;10.1097/PEP.0b013e31824cce6e&lt;/electronic-resource-num&gt;&lt;/record&gt;&lt;/Cite&gt;&lt;/EndNote&gt;</w:instrText>
            </w:r>
            <w:r w:rsidR="00F834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834BF" w:rsidRPr="00F834B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 w:rsidR="00F834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275B7594" w14:textId="77777777" w:rsidR="00301A29" w:rsidRDefault="00301A29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21D7F71" w14:textId="706FC6AC" w:rsidR="00301A29" w:rsidRDefault="00301A29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articipants </w:t>
            </w:r>
            <w:r w:rsidR="00F631BB">
              <w:rPr>
                <w:rFonts w:ascii="Times New Roman" w:hAnsi="Times New Roman" w:cs="Times New Roman"/>
                <w:sz w:val="20"/>
                <w:szCs w:val="20"/>
              </w:rPr>
              <w:t xml:space="preserve">also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kept a separate 12-week diary to record physical activity outside of program</w:t>
            </w:r>
          </w:p>
          <w:p w14:paraId="5EF9DE06" w14:textId="1419643B" w:rsidR="00301A29" w:rsidRPr="00660FC3" w:rsidRDefault="00301A29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334" w:type="dxa"/>
          </w:tcPr>
          <w:p w14:paraId="1B1FB2D7" w14:textId="77777777" w:rsidR="00301A29" w:rsidRDefault="005560C6" w:rsidP="00301A2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Physical Exercise </w:t>
            </w:r>
          </w:p>
          <w:p w14:paraId="32C7880A" w14:textId="6940C2BC" w:rsidR="007E7236" w:rsidRPr="00CB61F2" w:rsidRDefault="007E7236" w:rsidP="00301A2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3323" w:type="dxa"/>
          </w:tcPr>
          <w:p w14:paraId="2BBAA4C7" w14:textId="5869A318" w:rsidR="009262DF" w:rsidRPr="00CB61F2" w:rsidRDefault="005560C6" w:rsidP="00301A2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Assessment Only</w:t>
            </w:r>
            <w:r w:rsidR="009262DF"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</w:p>
        </w:tc>
        <w:tc>
          <w:tcPr>
            <w:tcW w:w="2195" w:type="dxa"/>
            <w:vMerge w:val="restart"/>
          </w:tcPr>
          <w:p w14:paraId="3629CDA0" w14:textId="77777777" w:rsidR="00301A29" w:rsidRDefault="00301A29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7CC24611" w14:textId="77777777" w:rsidR="007A3603" w:rsidRDefault="007A3603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34D37EAC" w14:textId="59093BA3" w:rsidR="007A3603" w:rsidRDefault="007A3603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A3603">
              <w:rPr>
                <w:rFonts w:ascii="Times New Roman" w:hAnsi="Times New Roman" w:cs="Times New Roman"/>
                <w:sz w:val="20"/>
                <w:szCs w:val="20"/>
              </w:rPr>
              <w:t xml:space="preserve">Exercise program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nd exercise diary </w:t>
            </w:r>
            <w:r w:rsidRPr="007A3603">
              <w:rPr>
                <w:rFonts w:ascii="Times New Roman" w:hAnsi="Times New Roman" w:cs="Times New Roman"/>
                <w:sz w:val="20"/>
                <w:szCs w:val="20"/>
              </w:rPr>
              <w:t>provided to participant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for </w:t>
            </w:r>
            <w:r w:rsidR="00AB0EDF">
              <w:rPr>
                <w:rFonts w:ascii="Times New Roman" w:hAnsi="Times New Roman" w:cs="Times New Roman"/>
                <w:sz w:val="20"/>
                <w:szCs w:val="20"/>
              </w:rPr>
              <w:t xml:space="preserve">HEP </w:t>
            </w:r>
          </w:p>
          <w:p w14:paraId="6D092E88" w14:textId="21C5A10A" w:rsidR="00CB561D" w:rsidRDefault="00CB561D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Program shown in appendix of 2</w:t>
            </w:r>
            <w:r w:rsidRPr="00CB561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n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paper)</w:t>
            </w:r>
          </w:p>
          <w:p w14:paraId="787D181C" w14:textId="77777777" w:rsidR="00E10607" w:rsidRDefault="00E10607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212E25B" w14:textId="0BCDD5E3" w:rsidR="00E10607" w:rsidRDefault="00AB0EDF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uthors do not provide information regarding </w:t>
            </w:r>
            <w:r w:rsidR="00E10607">
              <w:rPr>
                <w:rFonts w:ascii="Times New Roman" w:hAnsi="Times New Roman" w:cs="Times New Roman"/>
                <w:sz w:val="20"/>
                <w:szCs w:val="20"/>
              </w:rPr>
              <w:t xml:space="preserve">tailoring of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ntervention to each participant</w:t>
            </w:r>
          </w:p>
          <w:p w14:paraId="30AF6F64" w14:textId="77777777" w:rsidR="007A3603" w:rsidRDefault="007A3603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B888D4E" w14:textId="2D4B178E" w:rsidR="007A3603" w:rsidRPr="007A3603" w:rsidRDefault="007A3603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01A29" w:rsidRPr="00230814" w14:paraId="7B8C524E" w14:textId="77777777" w:rsidTr="001C5C6F">
        <w:trPr>
          <w:trHeight w:val="655"/>
        </w:trPr>
        <w:tc>
          <w:tcPr>
            <w:tcW w:w="0" w:type="auto"/>
            <w:vMerge/>
          </w:tcPr>
          <w:p w14:paraId="18B2B60F" w14:textId="77777777" w:rsidR="00301A29" w:rsidRPr="00230814" w:rsidRDefault="00301A29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/>
          </w:tcPr>
          <w:p w14:paraId="1AFF0C48" w14:textId="77777777" w:rsidR="00301A29" w:rsidRDefault="00301A29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334" w:type="dxa"/>
          </w:tcPr>
          <w:p w14:paraId="522FEAA4" w14:textId="389C4650" w:rsidR="00DE6BD5" w:rsidRDefault="00026CF4" w:rsidP="00DE6BD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xercise Prescrip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="00AB0EDF">
              <w:rPr>
                <w:rFonts w:ascii="Times New Roman" w:hAnsi="Times New Roman" w:cs="Times New Roman"/>
                <w:sz w:val="20"/>
                <w:szCs w:val="20"/>
              </w:rPr>
              <w:t>3X/w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k</w:t>
            </w:r>
            <w:r w:rsidR="00F21DFC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r w:rsidR="00AB0EDF">
              <w:rPr>
                <w:rFonts w:ascii="Times New Roman" w:hAnsi="Times New Roman" w:cs="Times New Roman"/>
                <w:sz w:val="20"/>
                <w:szCs w:val="20"/>
              </w:rPr>
              <w:t>12 w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ks</w:t>
            </w:r>
          </w:p>
          <w:p w14:paraId="581A547F" w14:textId="77777777" w:rsidR="00026CF4" w:rsidRDefault="00026CF4" w:rsidP="00DE6BD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1ED60F4" w14:textId="77777777" w:rsidR="00026CF4" w:rsidRPr="00026CF4" w:rsidRDefault="00026CF4" w:rsidP="00DE6BD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26CF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ctivities: </w:t>
            </w:r>
          </w:p>
          <w:p w14:paraId="4162A787" w14:textId="19E8EA7D" w:rsidR="00301A29" w:rsidRPr="00DE6BD5" w:rsidRDefault="00026CF4" w:rsidP="00DE6BD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- </w:t>
            </w:r>
            <w:r w:rsidR="00DE6BD5" w:rsidRPr="00DE6BD5">
              <w:rPr>
                <w:rFonts w:ascii="Times New Roman" w:hAnsi="Times New Roman" w:cs="Times New Roman"/>
                <w:sz w:val="20"/>
                <w:szCs w:val="20"/>
              </w:rPr>
              <w:t>100 2-footed jumps with a rope</w:t>
            </w:r>
          </w:p>
          <w:p w14:paraId="5551202D" w14:textId="061163F4" w:rsidR="007A3603" w:rsidRDefault="00DE6BD5" w:rsidP="00DE6BD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26CF4">
              <w:rPr>
                <w:rFonts w:ascii="Times New Roman" w:hAnsi="Times New Roman" w:cs="Times New Roman"/>
                <w:sz w:val="20"/>
                <w:szCs w:val="20"/>
              </w:rPr>
              <w:t xml:space="preserve">- Muscle strength core exercises </w:t>
            </w:r>
            <w:r w:rsidR="00E10607">
              <w:rPr>
                <w:rFonts w:ascii="Times New Roman" w:hAnsi="Times New Roman" w:cs="Times New Roman"/>
                <w:sz w:val="20"/>
                <w:szCs w:val="20"/>
              </w:rPr>
              <w:t>(supine curl-ups and bridges (3 sets of 10 reps)</w:t>
            </w:r>
          </w:p>
          <w:p w14:paraId="679D586E" w14:textId="1CB383E1" w:rsidR="00026CF4" w:rsidRDefault="00E10607" w:rsidP="00DE6BD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 E</w:t>
            </w:r>
            <w:r w:rsidR="007A3603">
              <w:rPr>
                <w:rFonts w:ascii="Times New Roman" w:hAnsi="Times New Roman" w:cs="Times New Roman"/>
                <w:sz w:val="20"/>
                <w:szCs w:val="20"/>
              </w:rPr>
              <w:t xml:space="preserve">xercises with free weights for arms </w:t>
            </w:r>
            <w:r w:rsidR="00DE6BD5" w:rsidRPr="00026CF4">
              <w:rPr>
                <w:rFonts w:ascii="Times New Roman" w:hAnsi="Times New Roman" w:cs="Times New Roman"/>
                <w:sz w:val="20"/>
                <w:szCs w:val="20"/>
              </w:rPr>
              <w:t xml:space="preserve">and </w:t>
            </w:r>
            <w:r w:rsidR="00026CF4" w:rsidRPr="00026CF4">
              <w:rPr>
                <w:rFonts w:ascii="Times New Roman" w:hAnsi="Times New Roman" w:cs="Times New Roman"/>
                <w:sz w:val="20"/>
                <w:szCs w:val="20"/>
              </w:rPr>
              <w:t>shoulders</w:t>
            </w:r>
            <w:r w:rsidR="00026CF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 w:rsidR="007A360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DE6BD5" w:rsidRPr="00026CF4">
              <w:rPr>
                <w:rFonts w:ascii="Times New Roman" w:hAnsi="Times New Roman" w:cs="Times New Roman"/>
                <w:sz w:val="20"/>
                <w:szCs w:val="20"/>
              </w:rPr>
              <w:t>load (0.5 – 2 kg)</w:t>
            </w:r>
            <w:r w:rsidR="007A3603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 w:rsidR="00AB0EDF">
              <w:rPr>
                <w:rFonts w:ascii="Times New Roman" w:hAnsi="Times New Roman" w:cs="Times New Roman"/>
                <w:sz w:val="20"/>
                <w:szCs w:val="20"/>
              </w:rPr>
              <w:t>3 sets of 10 rep</w:t>
            </w:r>
            <w:r w:rsidR="00026CF4">
              <w:rPr>
                <w:rFonts w:ascii="Times New Roman" w:hAnsi="Times New Roman" w:cs="Times New Roman"/>
                <w:sz w:val="20"/>
                <w:szCs w:val="20"/>
              </w:rPr>
              <w:t>s each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344CAAD8" w14:textId="77777777" w:rsidR="00026CF4" w:rsidRDefault="00026CF4" w:rsidP="00DE6BD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CA4AF5C" w14:textId="51BB854B" w:rsidR="009D65A3" w:rsidRDefault="009D65A3" w:rsidP="00DE6BD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Documented </w:t>
            </w:r>
            <w:r w:rsidR="007C00EA">
              <w:rPr>
                <w:rFonts w:ascii="Times New Roman" w:hAnsi="Times New Roman" w:cs="Times New Roman"/>
                <w:sz w:val="20"/>
                <w:szCs w:val="20"/>
              </w:rPr>
              <w:t xml:space="preserve">daily </w:t>
            </w:r>
            <w:r w:rsidR="00AB0EDF">
              <w:rPr>
                <w:rFonts w:ascii="Times New Roman" w:hAnsi="Times New Roman" w:cs="Times New Roman"/>
                <w:sz w:val="20"/>
                <w:szCs w:val="20"/>
              </w:rPr>
              <w:t>PA with a 12-w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k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diary. Activities categorized into 3 groups based on weight-bearing status:</w:t>
            </w:r>
          </w:p>
          <w:p w14:paraId="21E93BC1" w14:textId="531B5393" w:rsidR="00062479" w:rsidRPr="00062479" w:rsidRDefault="00062479" w:rsidP="0006247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62479">
              <w:rPr>
                <w:rFonts w:ascii="Times New Roman" w:hAnsi="Times New Roman" w:cs="Times New Roman"/>
                <w:sz w:val="20"/>
                <w:szCs w:val="20"/>
              </w:rPr>
              <w:t>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62479">
              <w:rPr>
                <w:rFonts w:ascii="Times New Roman" w:hAnsi="Times New Roman" w:cs="Times New Roman"/>
                <w:sz w:val="20"/>
                <w:szCs w:val="20"/>
              </w:rPr>
              <w:t>jogging and ball sports</w:t>
            </w:r>
          </w:p>
          <w:p w14:paraId="7F7B31D4" w14:textId="24F9AE6F" w:rsidR="00062479" w:rsidRDefault="00062479" w:rsidP="0006247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62479">
              <w:rPr>
                <w:rFonts w:ascii="Times New Roman" w:hAnsi="Times New Roman" w:cs="Times New Roman"/>
                <w:sz w:val="20"/>
                <w:szCs w:val="20"/>
              </w:rPr>
              <w:t xml:space="preserve">2) </w:t>
            </w:r>
            <w:r w:rsidR="00026CF4" w:rsidRPr="00062479">
              <w:rPr>
                <w:rFonts w:ascii="Times New Roman" w:hAnsi="Times New Roman" w:cs="Times New Roman"/>
                <w:sz w:val="20"/>
                <w:szCs w:val="20"/>
              </w:rPr>
              <w:t>walkin</w:t>
            </w:r>
            <w:r w:rsidR="007E7236">
              <w:rPr>
                <w:rFonts w:ascii="Times New Roman" w:hAnsi="Times New Roman" w:cs="Times New Roman"/>
                <w:sz w:val="20"/>
                <w:szCs w:val="20"/>
              </w:rPr>
              <w:t xml:space="preserve">g, gymnastics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horse riding</w:t>
            </w:r>
          </w:p>
          <w:p w14:paraId="0B25A135" w14:textId="77777777" w:rsidR="00026CF4" w:rsidRDefault="00062479" w:rsidP="009D65A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3) </w:t>
            </w:r>
            <w:r w:rsidR="00026CF4" w:rsidRPr="00062479">
              <w:rPr>
                <w:rFonts w:ascii="Times New Roman" w:hAnsi="Times New Roman" w:cs="Times New Roman"/>
                <w:sz w:val="20"/>
                <w:szCs w:val="20"/>
              </w:rPr>
              <w:t>cycling and swimming</w:t>
            </w:r>
          </w:p>
          <w:p w14:paraId="4586EDCA" w14:textId="6A7A49D8" w:rsidR="009D65A3" w:rsidRPr="00026CF4" w:rsidRDefault="009D65A3" w:rsidP="009D65A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323" w:type="dxa"/>
          </w:tcPr>
          <w:p w14:paraId="2C9E10B5" w14:textId="21F57726" w:rsidR="00DB166B" w:rsidRDefault="003B11B6" w:rsidP="003B11B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Documented </w:t>
            </w:r>
            <w:r w:rsidR="007C00EA">
              <w:rPr>
                <w:rFonts w:ascii="Times New Roman" w:hAnsi="Times New Roman" w:cs="Times New Roman"/>
                <w:sz w:val="20"/>
                <w:szCs w:val="20"/>
              </w:rPr>
              <w:t xml:space="preserve">daily </w:t>
            </w:r>
            <w:r w:rsidR="00AB0EDF">
              <w:rPr>
                <w:rFonts w:ascii="Times New Roman" w:hAnsi="Times New Roman" w:cs="Times New Roman"/>
                <w:sz w:val="20"/>
                <w:szCs w:val="20"/>
              </w:rPr>
              <w:t>PA with a 12-w</w:t>
            </w:r>
            <w:r w:rsidR="00DB166B">
              <w:rPr>
                <w:rFonts w:ascii="Times New Roman" w:hAnsi="Times New Roman" w:cs="Times New Roman"/>
                <w:sz w:val="20"/>
                <w:szCs w:val="20"/>
              </w:rPr>
              <w:t>k diary. 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tivities</w:t>
            </w:r>
            <w:r w:rsidR="009D65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ate</w:t>
            </w:r>
            <w:r w:rsidR="009D65A3">
              <w:rPr>
                <w:rFonts w:ascii="Times New Roman" w:hAnsi="Times New Roman" w:cs="Times New Roman"/>
                <w:sz w:val="20"/>
                <w:szCs w:val="20"/>
              </w:rPr>
              <w:t>gorized into 3 groups based on weight-bearing statu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</w:p>
          <w:p w14:paraId="4C82F48F" w14:textId="77777777" w:rsidR="00DB166B" w:rsidRPr="00062479" w:rsidRDefault="00DB166B" w:rsidP="00DB16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62479">
              <w:rPr>
                <w:rFonts w:ascii="Times New Roman" w:hAnsi="Times New Roman" w:cs="Times New Roman"/>
                <w:sz w:val="20"/>
                <w:szCs w:val="20"/>
              </w:rPr>
              <w:t>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62479">
              <w:rPr>
                <w:rFonts w:ascii="Times New Roman" w:hAnsi="Times New Roman" w:cs="Times New Roman"/>
                <w:sz w:val="20"/>
                <w:szCs w:val="20"/>
              </w:rPr>
              <w:t>jogging and ball sports</w:t>
            </w:r>
          </w:p>
          <w:p w14:paraId="56ECE0B3" w14:textId="00D1138D" w:rsidR="00DB166B" w:rsidRDefault="00DB166B" w:rsidP="00DB16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62479">
              <w:rPr>
                <w:rFonts w:ascii="Times New Roman" w:hAnsi="Times New Roman" w:cs="Times New Roman"/>
                <w:sz w:val="20"/>
                <w:szCs w:val="20"/>
              </w:rPr>
              <w:t>2) walkin</w:t>
            </w:r>
            <w:r w:rsidR="007E7236">
              <w:rPr>
                <w:rFonts w:ascii="Times New Roman" w:hAnsi="Times New Roman" w:cs="Times New Roman"/>
                <w:sz w:val="20"/>
                <w:szCs w:val="20"/>
              </w:rPr>
              <w:t xml:space="preserve">g, gymnastics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horse riding</w:t>
            </w:r>
          </w:p>
          <w:p w14:paraId="58750932" w14:textId="77777777" w:rsidR="00DB166B" w:rsidRPr="00062479" w:rsidRDefault="00DB166B" w:rsidP="00DB16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3) </w:t>
            </w:r>
            <w:r w:rsidRPr="00062479">
              <w:rPr>
                <w:rFonts w:ascii="Times New Roman" w:hAnsi="Times New Roman" w:cs="Times New Roman"/>
                <w:sz w:val="20"/>
                <w:szCs w:val="20"/>
              </w:rPr>
              <w:t>cycling and swimming</w:t>
            </w:r>
          </w:p>
          <w:p w14:paraId="136CB5B1" w14:textId="77777777" w:rsidR="00DB166B" w:rsidRDefault="00DB166B" w:rsidP="003B11B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45D2ABC" w14:textId="35AF54F5" w:rsidR="00301A29" w:rsidRPr="003B11B6" w:rsidRDefault="00301A29" w:rsidP="00DB16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95" w:type="dxa"/>
            <w:vMerge/>
          </w:tcPr>
          <w:p w14:paraId="653D4BA8" w14:textId="77777777" w:rsidR="00301A29" w:rsidRPr="00230814" w:rsidRDefault="00301A29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4670A1" w:rsidRPr="00230814" w14:paraId="3D55636A" w14:textId="77777777" w:rsidTr="001C5C6F">
        <w:trPr>
          <w:trHeight w:val="755"/>
        </w:trPr>
        <w:tc>
          <w:tcPr>
            <w:tcW w:w="0" w:type="auto"/>
            <w:vMerge w:val="restart"/>
          </w:tcPr>
          <w:p w14:paraId="6BB053A7" w14:textId="77777777" w:rsidR="004670A1" w:rsidRPr="00230814" w:rsidRDefault="004670A1" w:rsidP="004670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Takken</w:t>
            </w:r>
          </w:p>
          <w:p w14:paraId="66862AA5" w14:textId="77777777" w:rsidR="004670A1" w:rsidRPr="00230814" w:rsidRDefault="004670A1" w:rsidP="004670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(2003)</w:t>
            </w:r>
          </w:p>
          <w:p w14:paraId="201632B5" w14:textId="77777777" w:rsidR="004670A1" w:rsidRPr="00230814" w:rsidRDefault="004670A1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 w:val="restart"/>
          </w:tcPr>
          <w:p w14:paraId="39440649" w14:textId="6532EE20" w:rsidR="004670A1" w:rsidRDefault="004670A1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D466B">
              <w:rPr>
                <w:rFonts w:ascii="Times New Roman" w:hAnsi="Times New Roman" w:cs="Times New Roman"/>
                <w:i/>
                <w:sz w:val="20"/>
                <w:szCs w:val="20"/>
              </w:rPr>
              <w:t>Location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of Intervention</w:t>
            </w:r>
            <w:r w:rsidRPr="00AD466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Heated (30-3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sym w:font="Symbol" w:char="F0B0"/>
            </w:r>
            <w:r w:rsidR="006B6133">
              <w:rPr>
                <w:rFonts w:ascii="Times New Roman" w:hAnsi="Times New Roman" w:cs="Times New Roman"/>
                <w:sz w:val="20"/>
                <w:szCs w:val="20"/>
              </w:rPr>
              <w:t xml:space="preserve"> C) community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ools at 20 different locations throughout the Netherlands</w:t>
            </w:r>
          </w:p>
          <w:p w14:paraId="01B1E3AF" w14:textId="77777777" w:rsidR="004670A1" w:rsidRDefault="004670A1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07856CA" w14:textId="77777777" w:rsidR="004670A1" w:rsidRDefault="004670A1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6B69">
              <w:rPr>
                <w:rFonts w:ascii="Times New Roman" w:hAnsi="Times New Roman" w:cs="Times New Roman"/>
                <w:i/>
                <w:sz w:val="20"/>
                <w:szCs w:val="20"/>
              </w:rPr>
              <w:t>Intervention Provider and Train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43A64F4A" w14:textId="3D3C6421" w:rsidR="004670A1" w:rsidRPr="00C22846" w:rsidRDefault="006B6133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ommunity PT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 xml:space="preserve"> at each sit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educated about JIA and 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 xml:space="preserve">aquatic training program. </w:t>
            </w:r>
          </w:p>
          <w:p w14:paraId="0EA3FFC8" w14:textId="77777777" w:rsidR="004670A1" w:rsidRPr="00AD466B" w:rsidRDefault="004670A1" w:rsidP="00653F6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3334" w:type="dxa"/>
          </w:tcPr>
          <w:p w14:paraId="4ADAFF55" w14:textId="77777777" w:rsidR="004670A1" w:rsidRDefault="004670A1" w:rsidP="003B093C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560C6">
              <w:rPr>
                <w:rFonts w:ascii="Times New Roman" w:hAnsi="Times New Roman" w:cs="Times New Roman"/>
                <w:b/>
                <w:sz w:val="22"/>
                <w:szCs w:val="22"/>
              </w:rPr>
              <w:t>Aquatic Exercise Training</w:t>
            </w:r>
          </w:p>
          <w:p w14:paraId="4E824542" w14:textId="77777777" w:rsidR="004670A1" w:rsidRDefault="004670A1" w:rsidP="003B093C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(2-4 children/group)</w:t>
            </w:r>
          </w:p>
          <w:p w14:paraId="44984DB5" w14:textId="77777777" w:rsidR="004670A1" w:rsidRPr="00CB61F2" w:rsidRDefault="004670A1" w:rsidP="0024193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3323" w:type="dxa"/>
          </w:tcPr>
          <w:p w14:paraId="21E9FF7C" w14:textId="76A7C599" w:rsidR="004670A1" w:rsidRPr="00CB61F2" w:rsidRDefault="004670A1" w:rsidP="0024193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560C6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Assessment Only</w:t>
            </w:r>
          </w:p>
        </w:tc>
        <w:tc>
          <w:tcPr>
            <w:tcW w:w="2195" w:type="dxa"/>
            <w:vMerge w:val="restart"/>
          </w:tcPr>
          <w:p w14:paraId="50E32E87" w14:textId="77777777" w:rsidR="004670A1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67CC3D7" w14:textId="77777777" w:rsidR="005F1A3B" w:rsidRDefault="005F1A3B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A5BD09A" w14:textId="77777777" w:rsidR="005F1A3B" w:rsidRDefault="005F1A3B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F5E4F07" w14:textId="77777777" w:rsidR="005F1A3B" w:rsidRDefault="005F1A3B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articipants treated in groups of 2-4 children supervised by community therapist</w:t>
            </w:r>
          </w:p>
          <w:p w14:paraId="14379912" w14:textId="77777777" w:rsidR="005F1A3B" w:rsidRDefault="005F1A3B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8FAECA6" w14:textId="4080A952" w:rsidR="005F1A3B" w:rsidRPr="00241933" w:rsidRDefault="005F1A3B" w:rsidP="005F1A3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No information was provided regarding modifications to the exercises or activities based on child’s disease status or physical abilities.  </w:t>
            </w:r>
          </w:p>
        </w:tc>
      </w:tr>
      <w:tr w:rsidR="004670A1" w:rsidRPr="00230814" w14:paraId="3442355E" w14:textId="77777777" w:rsidTr="001C5C6F">
        <w:trPr>
          <w:trHeight w:val="928"/>
        </w:trPr>
        <w:tc>
          <w:tcPr>
            <w:tcW w:w="0" w:type="auto"/>
            <w:vMerge/>
          </w:tcPr>
          <w:p w14:paraId="7C806EE5" w14:textId="600AAA64" w:rsidR="004670A1" w:rsidRPr="00230814" w:rsidRDefault="004670A1" w:rsidP="004670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/>
          </w:tcPr>
          <w:p w14:paraId="662B3ACE" w14:textId="77777777" w:rsidR="004670A1" w:rsidRPr="00AD466B" w:rsidRDefault="004670A1" w:rsidP="004670A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3334" w:type="dxa"/>
          </w:tcPr>
          <w:p w14:paraId="22EA330E" w14:textId="77777777" w:rsidR="004670A1" w:rsidRDefault="004670A1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53F66">
              <w:rPr>
                <w:rFonts w:ascii="Times New Roman" w:hAnsi="Times New Roman" w:cs="Times New Roman"/>
                <w:i/>
                <w:sz w:val="20"/>
                <w:szCs w:val="20"/>
              </w:rPr>
              <w:t>Exercise Prescrip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  <w:p w14:paraId="0DB56E9D" w14:textId="3FD4CC35" w:rsidR="004670A1" w:rsidRDefault="006B6133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 hour/w</w:t>
            </w:r>
            <w:r w:rsidR="00F63E8F">
              <w:rPr>
                <w:rFonts w:ascii="Times New Roman" w:hAnsi="Times New Roman" w:cs="Times New Roman"/>
                <w:sz w:val="20"/>
                <w:szCs w:val="20"/>
              </w:rPr>
              <w:t>ee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 xml:space="preserve">k exercise conducted in a community pool supervised by a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T 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>trained in program; if only one patient at a training location, child was allowed to bring relative or friend to join the program. Program included 20 sessions o</w:t>
            </w:r>
            <w:r w:rsidR="00792741">
              <w:rPr>
                <w:rFonts w:ascii="Times New Roman" w:hAnsi="Times New Roman" w:cs="Times New Roman"/>
                <w:sz w:val="20"/>
                <w:szCs w:val="20"/>
              </w:rPr>
              <w:t xml:space="preserve">ver 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>6-month</w:t>
            </w:r>
            <w:r w:rsidR="00792741">
              <w:rPr>
                <w:rFonts w:ascii="Times New Roman" w:hAnsi="Times New Roman" w:cs="Times New Roman"/>
                <w:sz w:val="20"/>
                <w:szCs w:val="20"/>
              </w:rPr>
              <w:t>s.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4DB92435" w14:textId="77777777" w:rsidR="00792741" w:rsidRDefault="00792741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4613E4D" w14:textId="6A1E49AD" w:rsidR="004670A1" w:rsidRDefault="009B3395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ercise program (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 xml:space="preserve">available </w:t>
            </w:r>
            <w:r w:rsidR="00F21DFC">
              <w:rPr>
                <w:rFonts w:ascii="Times New Roman" w:hAnsi="Times New Roman" w:cs="Times New Roman"/>
                <w:sz w:val="20"/>
                <w:szCs w:val="20"/>
              </w:rPr>
              <w:t xml:space="preserve">to participants 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>on paper and vide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) consisted primarily of 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>aerobic exerci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>warm-u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 xml:space="preserve"> aerobic condition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 xml:space="preserve"> short res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econd </w:t>
            </w:r>
            <w:r w:rsidR="00792741">
              <w:rPr>
                <w:rFonts w:ascii="Times New Roman" w:hAnsi="Times New Roman" w:cs="Times New Roman"/>
                <w:sz w:val="20"/>
                <w:szCs w:val="20"/>
              </w:rPr>
              <w:t>conditioning perio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="00792741">
              <w:rPr>
                <w:rFonts w:ascii="Times New Roman" w:hAnsi="Times New Roman" w:cs="Times New Roman"/>
                <w:sz w:val="20"/>
                <w:szCs w:val="20"/>
              </w:rPr>
              <w:t xml:space="preserve"> cool-down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219FCB78" w14:textId="77777777" w:rsidR="004670A1" w:rsidRDefault="004670A1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A4D769D" w14:textId="76670246" w:rsidR="004670A1" w:rsidRDefault="004670A1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56FBB">
              <w:rPr>
                <w:rFonts w:ascii="Times New Roman" w:hAnsi="Times New Roman" w:cs="Times New Roman"/>
                <w:i/>
                <w:sz w:val="20"/>
                <w:szCs w:val="20"/>
              </w:rPr>
              <w:t>Warm-up, rest period and cool-down</w:t>
            </w:r>
            <w:r w:rsidR="009B3395">
              <w:rPr>
                <w:rFonts w:ascii="Times New Roman" w:hAnsi="Times New Roman" w:cs="Times New Roman"/>
                <w:i/>
                <w:sz w:val="20"/>
                <w:szCs w:val="20"/>
              </w:rPr>
              <w:t>: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low intensity swimming, </w:t>
            </w:r>
            <w:r w:rsidR="00F21DFC">
              <w:rPr>
                <w:rFonts w:ascii="Times New Roman" w:hAnsi="Times New Roman" w:cs="Times New Roman"/>
                <w:sz w:val="20"/>
                <w:szCs w:val="20"/>
              </w:rPr>
              <w:t xml:space="preserve">water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="00F21DFC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obics, play and flexibility exercises or ball games in water.</w:t>
            </w:r>
          </w:p>
          <w:p w14:paraId="58CC2B77" w14:textId="77777777" w:rsidR="004670A1" w:rsidRDefault="004670A1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BAC6A8B" w14:textId="36E6A638" w:rsidR="004670A1" w:rsidRDefault="004670A1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56FBB">
              <w:rPr>
                <w:rFonts w:ascii="Times New Roman" w:hAnsi="Times New Roman" w:cs="Times New Roman"/>
                <w:i/>
                <w:sz w:val="20"/>
                <w:szCs w:val="20"/>
              </w:rPr>
              <w:t>Conditioning sections</w:t>
            </w:r>
            <w:r w:rsidR="009B3395">
              <w:rPr>
                <w:rFonts w:ascii="Times New Roman" w:hAnsi="Times New Roman" w:cs="Times New Roman"/>
                <w:i/>
                <w:sz w:val="20"/>
                <w:szCs w:val="20"/>
              </w:rPr>
              <w:t>: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high intensity swimming, diving, walking through water, aqua jogging</w:t>
            </w:r>
            <w:r w:rsidR="009B3395">
              <w:rPr>
                <w:rFonts w:ascii="Times New Roman" w:hAnsi="Times New Roman" w:cs="Times New Roman"/>
                <w:sz w:val="20"/>
                <w:szCs w:val="20"/>
              </w:rPr>
              <w:t xml:space="preserve"> or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plash</w:t>
            </w:r>
            <w:r w:rsidR="009B3395">
              <w:rPr>
                <w:rFonts w:ascii="Times New Roman" w:hAnsi="Times New Roman" w:cs="Times New Roman"/>
                <w:sz w:val="20"/>
                <w:szCs w:val="20"/>
              </w:rPr>
              <w:t xml:space="preserve">ing with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legs. Duration and intensity increased step-wise throughout the program.</w:t>
            </w:r>
          </w:p>
          <w:p w14:paraId="10802912" w14:textId="77777777" w:rsidR="004670A1" w:rsidRDefault="004670A1" w:rsidP="004670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37BD52B" w14:textId="5F4EC7AB" w:rsidR="005F1A3B" w:rsidRPr="005560C6" w:rsidRDefault="004670A1" w:rsidP="00F21DF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artic</w:t>
            </w:r>
            <w:r w:rsidR="00F21DFC">
              <w:rPr>
                <w:rFonts w:ascii="Times New Roman" w:hAnsi="Times New Roman" w:cs="Times New Roman"/>
                <w:sz w:val="20"/>
                <w:szCs w:val="20"/>
              </w:rPr>
              <w:t>ipants wore portable HR monito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F21DFC">
              <w:rPr>
                <w:rFonts w:ascii="Times New Roman" w:hAnsi="Times New Roman" w:cs="Times New Roman"/>
                <w:sz w:val="20"/>
                <w:szCs w:val="20"/>
              </w:rPr>
              <w:t xml:space="preserve">to measur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xercise intensity</w:t>
            </w:r>
          </w:p>
        </w:tc>
        <w:tc>
          <w:tcPr>
            <w:tcW w:w="3323" w:type="dxa"/>
          </w:tcPr>
          <w:p w14:paraId="60AD8E6A" w14:textId="6903B291" w:rsidR="004670A1" w:rsidRPr="005560C6" w:rsidRDefault="003B093C" w:rsidP="003B093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E5B79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Completed three assessmen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sessions: baseline, 3 months after start of program, immediately after end of training program</w:t>
            </w:r>
          </w:p>
        </w:tc>
        <w:tc>
          <w:tcPr>
            <w:tcW w:w="2195" w:type="dxa"/>
            <w:vMerge/>
          </w:tcPr>
          <w:p w14:paraId="7D3D5065" w14:textId="77777777" w:rsidR="004670A1" w:rsidRPr="00241933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47424" w:rsidRPr="00230814" w14:paraId="286A9ED2" w14:textId="77777777" w:rsidTr="001C5C6F">
        <w:trPr>
          <w:trHeight w:val="640"/>
        </w:trPr>
        <w:tc>
          <w:tcPr>
            <w:tcW w:w="0" w:type="auto"/>
            <w:vMerge w:val="restart"/>
          </w:tcPr>
          <w:p w14:paraId="14296796" w14:textId="77777777" w:rsidR="00E47424" w:rsidRPr="00230814" w:rsidRDefault="00E47424" w:rsidP="00E515A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Tarakci</w:t>
            </w:r>
          </w:p>
          <w:p w14:paraId="13778F28" w14:textId="77777777" w:rsidR="00E47424" w:rsidRPr="00230814" w:rsidRDefault="00E47424" w:rsidP="00E515A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(2012)</w:t>
            </w:r>
          </w:p>
          <w:p w14:paraId="235D7B41" w14:textId="77777777" w:rsidR="00E47424" w:rsidRPr="00230814" w:rsidRDefault="00E47424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 w:val="restart"/>
          </w:tcPr>
          <w:p w14:paraId="64B581A9" w14:textId="621FFE48" w:rsidR="00E47424" w:rsidRPr="00230814" w:rsidRDefault="00E47424" w:rsidP="00E4742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Location</w:t>
            </w:r>
            <w:r w:rsidR="00FE6295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of Intervention</w:t>
            </w: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:</w:t>
            </w:r>
            <w:r w:rsidR="00EB2F3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="00FE6295">
              <w:rPr>
                <w:rFonts w:ascii="Times New Roman" w:hAnsi="Times New Roman" w:cs="Times New Roman"/>
                <w:i/>
                <w:sz w:val="20"/>
                <w:szCs w:val="20"/>
              </w:rPr>
              <w:t>Patient’s home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223C16C0" w14:textId="77777777" w:rsidR="00E47424" w:rsidRPr="00230814" w:rsidRDefault="00E47424" w:rsidP="00E4742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44E319F" w14:textId="6A99610D" w:rsidR="00E47424" w:rsidRPr="00AD466B" w:rsidRDefault="00E47424" w:rsidP="00D9171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i/>
                <w:sz w:val="20"/>
                <w:szCs w:val="20"/>
              </w:rPr>
              <w:t>Intervention Provider and Training</w:t>
            </w:r>
            <w:r w:rsidRPr="00230814">
              <w:rPr>
                <w:rFonts w:ascii="Times New Roman" w:hAnsi="Times New Roman" w:cs="Times New Roman"/>
                <w:sz w:val="20"/>
                <w:szCs w:val="20"/>
              </w:rPr>
              <w:t xml:space="preserve">: </w:t>
            </w:r>
            <w:r w:rsidR="00D91719">
              <w:rPr>
                <w:rFonts w:ascii="Times New Roman" w:hAnsi="Times New Roman" w:cs="Times New Roman"/>
                <w:sz w:val="20"/>
                <w:szCs w:val="20"/>
              </w:rPr>
              <w:t xml:space="preserve">Home exercise program 3X/week supervised by a parent; additional session at the hospital 1X/week supervised by a </w:t>
            </w:r>
            <w:r w:rsidR="00D55AF7">
              <w:rPr>
                <w:rFonts w:ascii="Times New Roman" w:hAnsi="Times New Roman" w:cs="Times New Roman"/>
                <w:sz w:val="20"/>
                <w:szCs w:val="20"/>
              </w:rPr>
              <w:t xml:space="preserve">PT </w:t>
            </w:r>
            <w:r w:rsidR="00D91719">
              <w:rPr>
                <w:rFonts w:ascii="Times New Roman" w:hAnsi="Times New Roman" w:cs="Times New Roman"/>
                <w:sz w:val="20"/>
                <w:szCs w:val="20"/>
              </w:rPr>
              <w:t xml:space="preserve">knowledgeable about JIA and </w:t>
            </w:r>
            <w:r w:rsidR="00D55AF7">
              <w:rPr>
                <w:rFonts w:ascii="Times New Roman" w:hAnsi="Times New Roman" w:cs="Times New Roman"/>
                <w:sz w:val="20"/>
                <w:szCs w:val="20"/>
              </w:rPr>
              <w:t>trained to administer the exercise program</w:t>
            </w:r>
          </w:p>
        </w:tc>
        <w:tc>
          <w:tcPr>
            <w:tcW w:w="3334" w:type="dxa"/>
          </w:tcPr>
          <w:p w14:paraId="2FE2A650" w14:textId="77777777" w:rsidR="00E47424" w:rsidRDefault="004D36E1" w:rsidP="004D36E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Land-Based Home Exercise (LBHE) Program</w:t>
            </w:r>
          </w:p>
          <w:p w14:paraId="56D285C4" w14:textId="64B1BFD5" w:rsidR="004D36E1" w:rsidRPr="00CB61F2" w:rsidRDefault="004D36E1" w:rsidP="00026B26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3323" w:type="dxa"/>
          </w:tcPr>
          <w:p w14:paraId="6A5F5B8E" w14:textId="77777777" w:rsidR="00E47424" w:rsidRDefault="004D36E1" w:rsidP="004D36E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Wait-List Control Group</w:t>
            </w:r>
          </w:p>
          <w:p w14:paraId="65628458" w14:textId="76A0FB71" w:rsidR="004D36E1" w:rsidRPr="00CB61F2" w:rsidRDefault="004D36E1" w:rsidP="004D36E1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2195" w:type="dxa"/>
            <w:vMerge w:val="restart"/>
          </w:tcPr>
          <w:p w14:paraId="696B6A31" w14:textId="77777777" w:rsidR="00E47424" w:rsidRDefault="00E47424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8D5D6B4" w14:textId="77777777" w:rsidR="0005072C" w:rsidRDefault="0005072C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E9AAFBA" w14:textId="77777777" w:rsidR="0005072C" w:rsidRDefault="0005072C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4653001" w14:textId="77777777" w:rsidR="0005072C" w:rsidRDefault="0005072C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ercise program was individualized for each participant (ROM, strengthening, posture exercises)</w:t>
            </w:r>
          </w:p>
          <w:p w14:paraId="28EF5F6C" w14:textId="77777777" w:rsidR="004410FF" w:rsidRDefault="004410FF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1406D49" w14:textId="09500853" w:rsidR="006D01AD" w:rsidRDefault="006D01AD" w:rsidP="006D01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articipants kept a diary of the exercise program that was reviewed each week by </w:t>
            </w:r>
            <w:r w:rsidR="00884F73">
              <w:rPr>
                <w:rFonts w:ascii="Times New Roman" w:hAnsi="Times New Roman" w:cs="Times New Roman"/>
                <w:sz w:val="20"/>
                <w:szCs w:val="20"/>
              </w:rPr>
              <w:t xml:space="preserve">the therapist supervising the hospital exercise session </w:t>
            </w:r>
          </w:p>
          <w:p w14:paraId="5F7FB49A" w14:textId="77777777" w:rsidR="006D01AD" w:rsidRDefault="006D01AD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77B9CE5" w14:textId="77777777" w:rsidR="008D7E1A" w:rsidRDefault="008D7E1A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insure adherence to the program:</w:t>
            </w:r>
          </w:p>
          <w:p w14:paraId="7257BB29" w14:textId="3DE6B2EA" w:rsidR="004410FF" w:rsidRDefault="008D7E1A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- Active and active-assisted exercise used in </w:t>
            </w:r>
            <w:r w:rsidR="004410FF">
              <w:rPr>
                <w:rFonts w:ascii="Times New Roman" w:hAnsi="Times New Roman" w:cs="Times New Roman"/>
                <w:sz w:val="20"/>
                <w:szCs w:val="20"/>
              </w:rPr>
              <w:t>early week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 w:rsidR="004410FF">
              <w:rPr>
                <w:rFonts w:ascii="Times New Roman" w:hAnsi="Times New Roman" w:cs="Times New Roman"/>
                <w:sz w:val="20"/>
                <w:szCs w:val="20"/>
              </w:rPr>
              <w:t>progressed to act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e and active-resisted exercise</w:t>
            </w:r>
          </w:p>
          <w:p w14:paraId="4C325412" w14:textId="77777777" w:rsidR="00884F73" w:rsidRDefault="00884F73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A8067AB" w14:textId="334829CA" w:rsidR="00884F73" w:rsidRDefault="00884F73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 Exercise time limited to 20 minutes initially, increased gradually to 45 minutes</w:t>
            </w:r>
          </w:p>
          <w:p w14:paraId="771404BB" w14:textId="5399BE9C" w:rsidR="008D7E1A" w:rsidRDefault="008D7E1A" w:rsidP="005B47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- </w:t>
            </w:r>
            <w:r w:rsidR="009B6AB0">
              <w:rPr>
                <w:rFonts w:ascii="Times New Roman" w:hAnsi="Times New Roman" w:cs="Times New Roman"/>
                <w:sz w:val="20"/>
                <w:szCs w:val="20"/>
              </w:rPr>
              <w:t>Number of reps initially limited</w:t>
            </w:r>
            <w:r w:rsidR="00884F73">
              <w:rPr>
                <w:rFonts w:ascii="Times New Roman" w:hAnsi="Times New Roman" w:cs="Times New Roman"/>
                <w:sz w:val="20"/>
                <w:szCs w:val="20"/>
              </w:rPr>
              <w:t xml:space="preserve"> to 3;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gradually increased to </w:t>
            </w:r>
            <w:r w:rsidR="006D01AD">
              <w:rPr>
                <w:rFonts w:ascii="Times New Roman" w:hAnsi="Times New Roman" w:cs="Times New Roman"/>
                <w:sz w:val="20"/>
                <w:szCs w:val="20"/>
              </w:rPr>
              <w:t>maximum of 15</w:t>
            </w:r>
          </w:p>
          <w:p w14:paraId="52855715" w14:textId="77777777" w:rsidR="008D7E1A" w:rsidRDefault="008D7E1A" w:rsidP="005B478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39E928C" w14:textId="34212554" w:rsidR="008D7E1A" w:rsidRDefault="006D01AD" w:rsidP="005B47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Exercise p</w:t>
            </w:r>
            <w:r w:rsidR="008D7E1A">
              <w:rPr>
                <w:rFonts w:ascii="Times New Roman" w:hAnsi="Times New Roman" w:cs="Times New Roman"/>
                <w:sz w:val="20"/>
                <w:szCs w:val="20"/>
              </w:rPr>
              <w:t xml:space="preserve">rogression in was individualize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based on participant’s </w:t>
            </w:r>
            <w:r w:rsidR="008D7E1A">
              <w:rPr>
                <w:rFonts w:ascii="Times New Roman" w:hAnsi="Times New Roman" w:cs="Times New Roman"/>
                <w:sz w:val="20"/>
                <w:szCs w:val="20"/>
              </w:rPr>
              <w:t>tolerance.</w:t>
            </w:r>
          </w:p>
          <w:p w14:paraId="5D2130AA" w14:textId="77777777" w:rsidR="008D7E1A" w:rsidRDefault="008D7E1A" w:rsidP="005B478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F7C2380" w14:textId="41BC9A81" w:rsidR="009B6AB0" w:rsidRPr="00241933" w:rsidRDefault="009B6AB0" w:rsidP="008D7E1A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47424" w:rsidRPr="00230814" w14:paraId="5B53EE7A" w14:textId="77777777" w:rsidTr="001C5C6F">
        <w:trPr>
          <w:trHeight w:val="640"/>
        </w:trPr>
        <w:tc>
          <w:tcPr>
            <w:tcW w:w="0" w:type="auto"/>
            <w:vMerge/>
          </w:tcPr>
          <w:p w14:paraId="613F567C" w14:textId="0C3EE8B8" w:rsidR="00E47424" w:rsidRPr="00230814" w:rsidRDefault="00E47424" w:rsidP="00E515A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/>
          </w:tcPr>
          <w:p w14:paraId="55E5BC65" w14:textId="77777777" w:rsidR="00E47424" w:rsidRPr="00230814" w:rsidRDefault="00E47424" w:rsidP="00E47424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3334" w:type="dxa"/>
          </w:tcPr>
          <w:p w14:paraId="5B50371B" w14:textId="6794DE30" w:rsidR="00FE6295" w:rsidRDefault="00FE6295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FE6295">
              <w:rPr>
                <w:rFonts w:ascii="Times New Roman" w:hAnsi="Times New Roman" w:cs="Times New Roman"/>
                <w:i/>
                <w:sz w:val="22"/>
                <w:szCs w:val="22"/>
              </w:rPr>
              <w:t>Exercise Prescription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</w:t>
            </w:r>
          </w:p>
          <w:p w14:paraId="089FD74D" w14:textId="17D167D8" w:rsidR="00026B26" w:rsidRDefault="00D55AF7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Length of Program: 12 w</w:t>
            </w:r>
            <w:r w:rsidR="00D80AA9">
              <w:rPr>
                <w:rFonts w:ascii="Times New Roman" w:hAnsi="Times New Roman" w:cs="Times New Roman"/>
                <w:sz w:val="22"/>
                <w:szCs w:val="22"/>
              </w:rPr>
              <w:t>ee</w:t>
            </w:r>
            <w:r w:rsidR="00026B26">
              <w:rPr>
                <w:rFonts w:ascii="Times New Roman" w:hAnsi="Times New Roman" w:cs="Times New Roman"/>
                <w:sz w:val="22"/>
                <w:szCs w:val="22"/>
              </w:rPr>
              <w:t>ks</w:t>
            </w:r>
          </w:p>
          <w:p w14:paraId="646C4B63" w14:textId="77777777" w:rsidR="00FE6295" w:rsidRDefault="00FE6295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Duration: 20-45 minutes/session</w:t>
            </w:r>
          </w:p>
          <w:p w14:paraId="536BD18E" w14:textId="1A019065" w:rsidR="00FE6295" w:rsidRDefault="00FE6295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Frequency: 4 days/week</w:t>
            </w:r>
            <w:r w:rsidR="00026B26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="00884F73">
              <w:rPr>
                <w:rFonts w:ascii="Times New Roman" w:hAnsi="Times New Roman" w:cs="Times New Roman"/>
                <w:sz w:val="22"/>
                <w:szCs w:val="22"/>
              </w:rPr>
              <w:t xml:space="preserve">3 days at home; 1 day/week at hospital PT department </w:t>
            </w:r>
          </w:p>
          <w:p w14:paraId="2F5EEC1D" w14:textId="77777777" w:rsidR="00FE6295" w:rsidRDefault="00FE6295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7A5C8968" w14:textId="44A687C1" w:rsidR="00E47424" w:rsidRDefault="00FF7C30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Target of e</w:t>
            </w:r>
            <w:r w:rsidRPr="00FF7C30">
              <w:rPr>
                <w:rFonts w:ascii="Times New Roman" w:hAnsi="Times New Roman" w:cs="Times New Roman"/>
                <w:sz w:val="22"/>
                <w:szCs w:val="22"/>
              </w:rPr>
              <w:t xml:space="preserve">xercise program </w:t>
            </w:r>
            <w:r w:rsidR="0005072C">
              <w:rPr>
                <w:rFonts w:ascii="Times New Roman" w:hAnsi="Times New Roman" w:cs="Times New Roman"/>
                <w:sz w:val="22"/>
                <w:szCs w:val="22"/>
              </w:rPr>
              <w:t xml:space="preserve">was to improv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strength, flexibility, </w:t>
            </w:r>
            <w:r w:rsidR="0005072C">
              <w:rPr>
                <w:rFonts w:ascii="Times New Roman" w:hAnsi="Times New Roman" w:cs="Times New Roman"/>
                <w:sz w:val="22"/>
                <w:szCs w:val="22"/>
              </w:rPr>
              <w:t xml:space="preserve">functional activities,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quality of life and use of affected limb in a controlled manner</w:t>
            </w:r>
            <w:r w:rsidR="0005072C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  <w:p w14:paraId="238A040D" w14:textId="77777777" w:rsidR="0005072C" w:rsidRDefault="0005072C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170C0D9F" w14:textId="1D355AFB" w:rsidR="0005072C" w:rsidRDefault="0005072C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Program was individualized for each </w:t>
            </w:r>
            <w:r w:rsidR="00884F73">
              <w:rPr>
                <w:rFonts w:ascii="Times New Roman" w:hAnsi="Times New Roman" w:cs="Times New Roman"/>
                <w:sz w:val="22"/>
                <w:szCs w:val="22"/>
              </w:rPr>
              <w:t xml:space="preserve">participant and performed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t home:</w:t>
            </w:r>
          </w:p>
          <w:p w14:paraId="00CA1B8D" w14:textId="58386129" w:rsidR="0005072C" w:rsidRDefault="0005072C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-Active or active-assisted ROM exercises targeted affected joints </w:t>
            </w:r>
          </w:p>
          <w:p w14:paraId="05F438D1" w14:textId="512D1BC8" w:rsidR="0005072C" w:rsidRDefault="0005072C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- UL and LL strengthening exercises perfor</w:t>
            </w:r>
            <w:r w:rsidR="00884F73">
              <w:rPr>
                <w:rFonts w:ascii="Times New Roman" w:hAnsi="Times New Roman" w:cs="Times New Roman"/>
                <w:sz w:val="22"/>
                <w:szCs w:val="22"/>
              </w:rPr>
              <w:t>med with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elastic bands</w:t>
            </w:r>
          </w:p>
          <w:p w14:paraId="4004BFD4" w14:textId="48997E5F" w:rsidR="0005072C" w:rsidRDefault="0005072C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- Stretching exercises (pectorals, hamstrings, hip flexors, Achilles tendon) were performed using moderate tension </w:t>
            </w:r>
            <w:r w:rsidR="00884F73">
              <w:rPr>
                <w:rFonts w:ascii="Times New Roman" w:hAnsi="Times New Roman" w:cs="Times New Roman"/>
                <w:sz w:val="22"/>
                <w:szCs w:val="22"/>
              </w:rPr>
              <w:t xml:space="preserve">for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20-30 seconds</w:t>
            </w:r>
          </w:p>
          <w:p w14:paraId="02E0C923" w14:textId="66674477" w:rsidR="0005072C" w:rsidRDefault="0005072C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- </w:t>
            </w:r>
            <w:r w:rsidR="004410FF">
              <w:rPr>
                <w:rFonts w:ascii="Times New Roman" w:hAnsi="Times New Roman" w:cs="Times New Roman"/>
                <w:sz w:val="22"/>
                <w:szCs w:val="22"/>
              </w:rPr>
              <w:t xml:space="preserve">Scapular and back extensors were </w:t>
            </w:r>
            <w:r w:rsidR="004410FF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trained to control posture during exercise</w:t>
            </w:r>
          </w:p>
          <w:p w14:paraId="3C8023D0" w14:textId="405A20FD" w:rsidR="0005072C" w:rsidRDefault="0005072C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="00FE6295">
              <w:rPr>
                <w:rFonts w:ascii="Times New Roman" w:hAnsi="Times New Roman" w:cs="Times New Roman"/>
                <w:sz w:val="22"/>
                <w:szCs w:val="22"/>
              </w:rPr>
              <w:t>Practice</w:t>
            </w:r>
            <w:r w:rsidR="00884F73">
              <w:rPr>
                <w:rFonts w:ascii="Times New Roman" w:hAnsi="Times New Roman" w:cs="Times New Roman"/>
                <w:sz w:val="22"/>
                <w:szCs w:val="22"/>
              </w:rPr>
              <w:t xml:space="preserve"> of functional activities: </w:t>
            </w:r>
            <w:r w:rsidR="00FE6295">
              <w:rPr>
                <w:rFonts w:ascii="Times New Roman" w:hAnsi="Times New Roman" w:cs="Times New Roman"/>
                <w:sz w:val="22"/>
                <w:szCs w:val="22"/>
              </w:rPr>
              <w:t xml:space="preserve">walking, squats, stair climbing </w:t>
            </w:r>
          </w:p>
          <w:p w14:paraId="6979575D" w14:textId="3683D3AE" w:rsidR="00FF7C30" w:rsidRPr="00FF7C30" w:rsidRDefault="00FF7C30" w:rsidP="00FF7C30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323" w:type="dxa"/>
          </w:tcPr>
          <w:p w14:paraId="6F198178" w14:textId="7D7E72E9" w:rsidR="00E47424" w:rsidRPr="00026B26" w:rsidRDefault="00884F73" w:rsidP="00884F7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026B26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CG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p</w:t>
            </w:r>
            <w:r w:rsidR="00026B26" w:rsidRPr="00026B26">
              <w:rPr>
                <w:rFonts w:ascii="Times New Roman" w:hAnsi="Times New Roman" w:cs="Times New Roman"/>
                <w:sz w:val="22"/>
                <w:szCs w:val="22"/>
              </w:rPr>
              <w:t xml:space="preserve">articipants </w:t>
            </w:r>
            <w:r w:rsidR="00026B26">
              <w:rPr>
                <w:rFonts w:ascii="Times New Roman" w:hAnsi="Times New Roman" w:cs="Times New Roman"/>
                <w:sz w:val="22"/>
                <w:szCs w:val="22"/>
              </w:rPr>
              <w:t>were assigned to a wait list until the end of the study</w:t>
            </w:r>
          </w:p>
        </w:tc>
        <w:tc>
          <w:tcPr>
            <w:tcW w:w="2195" w:type="dxa"/>
            <w:vMerge/>
          </w:tcPr>
          <w:p w14:paraId="4088CE02" w14:textId="77777777" w:rsidR="00E47424" w:rsidRPr="00241933" w:rsidRDefault="00E47424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07713" w:rsidRPr="00230814" w14:paraId="3FB6BF3A" w14:textId="77777777" w:rsidTr="001C5C6F">
        <w:trPr>
          <w:trHeight w:val="890"/>
        </w:trPr>
        <w:tc>
          <w:tcPr>
            <w:tcW w:w="0" w:type="auto"/>
            <w:vMerge w:val="restart"/>
          </w:tcPr>
          <w:p w14:paraId="7C3881E4" w14:textId="594355B4" w:rsidR="00307713" w:rsidRPr="00230814" w:rsidRDefault="00307713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Elnagger (2016)</w:t>
            </w:r>
          </w:p>
        </w:tc>
        <w:tc>
          <w:tcPr>
            <w:tcW w:w="3208" w:type="dxa"/>
            <w:vMerge w:val="restart"/>
          </w:tcPr>
          <w:p w14:paraId="64AE601C" w14:textId="6DB06BB6" w:rsidR="0077454E" w:rsidRPr="0080645D" w:rsidRDefault="00307713" w:rsidP="0077454E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Location of Intervention: </w:t>
            </w:r>
            <w:r w:rsidR="0077454E">
              <w:rPr>
                <w:rFonts w:ascii="Times New Roman" w:hAnsi="Times New Roman" w:cs="Times New Roman"/>
                <w:color w:val="231F20"/>
                <w:sz w:val="20"/>
                <w:szCs w:val="20"/>
              </w:rPr>
              <w:t>Research laboratories of Salman bin Abdulaziz University and King Khalid Hospital</w:t>
            </w:r>
          </w:p>
          <w:p w14:paraId="0720FF8D" w14:textId="30488BA2" w:rsidR="00307713" w:rsidRPr="0080645D" w:rsidRDefault="0077454E" w:rsidP="0077454E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In Saudi </w:t>
            </w:r>
            <w:r w:rsidR="00307713" w:rsidRPr="0080645D">
              <w:rPr>
                <w:rFonts w:ascii="Times New Roman" w:hAnsi="Times New Roman" w:cs="Times New Roman"/>
                <w:sz w:val="20"/>
                <w:szCs w:val="20"/>
              </w:rPr>
              <w:t xml:space="preserve">No specific </w:t>
            </w:r>
            <w:r w:rsidR="00307713">
              <w:rPr>
                <w:rFonts w:ascii="Times New Roman" w:hAnsi="Times New Roman" w:cs="Times New Roman"/>
                <w:sz w:val="20"/>
                <w:szCs w:val="20"/>
              </w:rPr>
              <w:t xml:space="preserve">description of the </w:t>
            </w:r>
            <w:r w:rsidR="00307713" w:rsidRPr="0080645D">
              <w:rPr>
                <w:rFonts w:ascii="Times New Roman" w:hAnsi="Times New Roman" w:cs="Times New Roman"/>
                <w:sz w:val="20"/>
                <w:szCs w:val="20"/>
              </w:rPr>
              <w:t xml:space="preserve">location for either the pool exercise </w:t>
            </w:r>
            <w:r w:rsidR="00307713">
              <w:rPr>
                <w:rFonts w:ascii="Times New Roman" w:hAnsi="Times New Roman" w:cs="Times New Roman"/>
                <w:sz w:val="20"/>
                <w:szCs w:val="20"/>
              </w:rPr>
              <w:t xml:space="preserve">(EG) </w:t>
            </w:r>
            <w:r w:rsidR="00307713" w:rsidRPr="0080645D">
              <w:rPr>
                <w:rFonts w:ascii="Times New Roman" w:hAnsi="Times New Roman" w:cs="Times New Roman"/>
                <w:sz w:val="20"/>
                <w:szCs w:val="20"/>
              </w:rPr>
              <w:t>program nor t</w:t>
            </w:r>
            <w:r w:rsidR="00307713">
              <w:rPr>
                <w:rFonts w:ascii="Times New Roman" w:hAnsi="Times New Roman" w:cs="Times New Roman"/>
                <w:sz w:val="20"/>
                <w:szCs w:val="20"/>
              </w:rPr>
              <w:t xml:space="preserve">he traditional </w:t>
            </w:r>
            <w:r w:rsidR="00307713" w:rsidRPr="0080645D">
              <w:rPr>
                <w:rFonts w:ascii="Times New Roman" w:hAnsi="Times New Roman" w:cs="Times New Roman"/>
                <w:sz w:val="20"/>
                <w:szCs w:val="20"/>
              </w:rPr>
              <w:t xml:space="preserve">PT for the </w:t>
            </w:r>
            <w:r w:rsidR="00307713">
              <w:rPr>
                <w:rFonts w:ascii="Times New Roman" w:hAnsi="Times New Roman" w:cs="Times New Roman"/>
                <w:sz w:val="20"/>
                <w:szCs w:val="20"/>
              </w:rPr>
              <w:t>control group (</w:t>
            </w:r>
            <w:r w:rsidR="00307713" w:rsidRPr="0080645D">
              <w:rPr>
                <w:rFonts w:ascii="Times New Roman" w:hAnsi="Times New Roman" w:cs="Times New Roman"/>
                <w:sz w:val="20"/>
                <w:szCs w:val="20"/>
              </w:rPr>
              <w:t>CG</w:t>
            </w:r>
            <w:r w:rsidR="00307713">
              <w:rPr>
                <w:rFonts w:ascii="Times New Roman" w:hAnsi="Times New Roman" w:cs="Times New Roman"/>
                <w:sz w:val="20"/>
                <w:szCs w:val="20"/>
              </w:rPr>
              <w:t xml:space="preserve">) </w:t>
            </w:r>
          </w:p>
          <w:p w14:paraId="17F889FC" w14:textId="77777777" w:rsidR="00307713" w:rsidRDefault="00307713" w:rsidP="00653F6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  <w:p w14:paraId="6665EA5F" w14:textId="77777777" w:rsidR="00307713" w:rsidRDefault="00307713" w:rsidP="0030771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Intervention Provider and Training: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o description was provided for the individual(s) providing intervention, nor their training.</w:t>
            </w:r>
          </w:p>
          <w:p w14:paraId="37AAB070" w14:textId="77777777" w:rsidR="00307713" w:rsidRDefault="00307713" w:rsidP="0030771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EDC0124" w14:textId="6EDD3798" w:rsidR="00307713" w:rsidRPr="0080645D" w:rsidRDefault="00307713" w:rsidP="00307713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3334" w:type="dxa"/>
          </w:tcPr>
          <w:p w14:paraId="7924788C" w14:textId="45D5F7AA" w:rsidR="00307713" w:rsidRPr="00CB61F2" w:rsidRDefault="00307713" w:rsidP="003D137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Po</w:t>
            </w:r>
            <w:r w:rsidR="003D137B">
              <w:rPr>
                <w:rFonts w:ascii="Times New Roman" w:hAnsi="Times New Roman" w:cs="Times New Roman"/>
                <w:b/>
                <w:sz w:val="22"/>
                <w:szCs w:val="22"/>
              </w:rPr>
              <w:t>ol-Based Strength Training (Quadriceps and Hamstrings) and Interferential Current (</w:t>
            </w: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ICF</w:t>
            </w:r>
            <w:r w:rsidR="003D137B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3323" w:type="dxa"/>
          </w:tcPr>
          <w:p w14:paraId="07319517" w14:textId="4F44B74A" w:rsidR="00307713" w:rsidRPr="00CB61F2" w:rsidRDefault="003D137B" w:rsidP="0024193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Traditional P</w:t>
            </w:r>
            <w:r w:rsidR="007A7DFC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hysical </w:t>
            </w: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T</w:t>
            </w:r>
            <w:r w:rsidR="007A7DFC">
              <w:rPr>
                <w:rFonts w:ascii="Times New Roman" w:hAnsi="Times New Roman" w:cs="Times New Roman"/>
                <w:b/>
                <w:sz w:val="22"/>
                <w:szCs w:val="22"/>
              </w:rPr>
              <w:t>herapy (PT)</w:t>
            </w: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Intervention</w:t>
            </w:r>
          </w:p>
        </w:tc>
        <w:tc>
          <w:tcPr>
            <w:tcW w:w="2195" w:type="dxa"/>
            <w:vMerge w:val="restart"/>
          </w:tcPr>
          <w:p w14:paraId="105B6994" w14:textId="77777777" w:rsidR="00E106FD" w:rsidRDefault="00E106FD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DEE014C" w14:textId="77777777" w:rsidR="00E106FD" w:rsidRDefault="00E106FD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EB492BB" w14:textId="77777777" w:rsidR="00E106FD" w:rsidRDefault="00E106FD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06DECC6" w14:textId="77777777" w:rsidR="00E106FD" w:rsidRDefault="00E106FD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1141015" w14:textId="77777777" w:rsidR="00E106FD" w:rsidRDefault="00E106FD" w:rsidP="00E106F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uthors do not provide information regarding tailoring of intervention to each participant</w:t>
            </w:r>
          </w:p>
          <w:p w14:paraId="14211D6E" w14:textId="77777777" w:rsidR="00E106FD" w:rsidRDefault="00E106FD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4313B25" w14:textId="69B9B637" w:rsidR="00307713" w:rsidRDefault="00307713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07713" w:rsidRPr="00230814" w14:paraId="5A034DF8" w14:textId="77777777" w:rsidTr="001C5C6F">
        <w:trPr>
          <w:trHeight w:val="920"/>
        </w:trPr>
        <w:tc>
          <w:tcPr>
            <w:tcW w:w="0" w:type="auto"/>
            <w:vMerge/>
          </w:tcPr>
          <w:p w14:paraId="5085E2A1" w14:textId="77777777" w:rsidR="00307713" w:rsidRDefault="00307713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/>
          </w:tcPr>
          <w:p w14:paraId="3B5416E0" w14:textId="77777777" w:rsidR="00307713" w:rsidRDefault="00307713" w:rsidP="00653F6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3334" w:type="dxa"/>
          </w:tcPr>
          <w:p w14:paraId="518E5E13" w14:textId="77777777" w:rsidR="00307713" w:rsidRDefault="003D137B" w:rsidP="003D137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3D137B">
              <w:rPr>
                <w:rFonts w:ascii="Times New Roman" w:hAnsi="Times New Roman" w:cs="Times New Roman"/>
                <w:sz w:val="22"/>
                <w:szCs w:val="22"/>
              </w:rPr>
              <w:t>Small groups (4-5 children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55FDE2B2" w14:textId="7E223CB7" w:rsidR="003D137B" w:rsidRDefault="003D137B" w:rsidP="003D137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3x/w</w:t>
            </w:r>
            <w:r w:rsidR="00BC318A">
              <w:rPr>
                <w:rFonts w:ascii="Times New Roman" w:hAnsi="Times New Roman" w:cs="Times New Roman"/>
                <w:sz w:val="22"/>
                <w:szCs w:val="22"/>
              </w:rPr>
              <w:t>e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k: 45-min</w:t>
            </w:r>
            <w:r w:rsidR="00BC318A">
              <w:rPr>
                <w:rFonts w:ascii="Times New Roman" w:hAnsi="Times New Roman" w:cs="Times New Roman"/>
                <w:sz w:val="22"/>
                <w:szCs w:val="22"/>
              </w:rPr>
              <w:t>ute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supervised </w:t>
            </w:r>
          </w:p>
          <w:p w14:paraId="5308CD3C" w14:textId="77777777" w:rsidR="00502571" w:rsidRDefault="00502571" w:rsidP="003D137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13B64746" w14:textId="02802A87" w:rsidR="00502571" w:rsidRDefault="00465000" w:rsidP="003D137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Regimen: 5-min</w:t>
            </w:r>
            <w:r w:rsidR="00BC318A">
              <w:rPr>
                <w:rFonts w:ascii="Times New Roman" w:hAnsi="Times New Roman" w:cs="Times New Roman"/>
                <w:sz w:val="22"/>
                <w:szCs w:val="22"/>
              </w:rPr>
              <w:t>ut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warm-up with</w:t>
            </w:r>
            <w:r w:rsidR="00502571">
              <w:rPr>
                <w:rFonts w:ascii="Times New Roman" w:hAnsi="Times New Roman" w:cs="Times New Roman"/>
                <w:sz w:val="22"/>
                <w:szCs w:val="22"/>
              </w:rPr>
              <w:t xml:space="preserve"> stretching for LE muscle groups (hip, knee, ankle flexors); free walking and jogging in the pool; 20-min of resistance exercise: 5 exercises selected to achieve effect of dragging force (moving legs underwater with maximum effort to achieve highest possible speed and thus resistance;</w:t>
            </w:r>
          </w:p>
          <w:p w14:paraId="11C9C1A1" w14:textId="0120FF22" w:rsidR="00502571" w:rsidRDefault="00502571" w:rsidP="003D137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Rest allowed between exercises or whenever child felt “faint”</w:t>
            </w:r>
          </w:p>
          <w:p w14:paraId="69E86948" w14:textId="77777777" w:rsidR="00502571" w:rsidRDefault="00502571" w:rsidP="003D137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141BD643" w14:textId="180C57B0" w:rsidR="00502571" w:rsidRDefault="00502571" w:rsidP="003D137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Exercises included 1) </w:t>
            </w:r>
            <w:r w:rsidR="00BC318A">
              <w:rPr>
                <w:rFonts w:ascii="Times New Roman" w:hAnsi="Times New Roman" w:cs="Times New Roman"/>
                <w:sz w:val="22"/>
                <w:szCs w:val="22"/>
              </w:rPr>
              <w:t>Repeated knee flexion/exte</w:t>
            </w:r>
            <w:r w:rsidR="00F44169">
              <w:rPr>
                <w:rFonts w:ascii="Times New Roman" w:hAnsi="Times New Roman" w:cs="Times New Roman"/>
                <w:sz w:val="22"/>
                <w:szCs w:val="22"/>
              </w:rPr>
              <w:t>nsion while seated; 2)</w:t>
            </w:r>
            <w:r w:rsidR="00BC318A">
              <w:rPr>
                <w:rFonts w:ascii="Times New Roman" w:hAnsi="Times New Roman" w:cs="Times New Roman"/>
                <w:sz w:val="22"/>
                <w:szCs w:val="22"/>
              </w:rPr>
              <w:t xml:space="preserve"> bilateral simul</w:t>
            </w:r>
            <w:r w:rsidR="00F44169">
              <w:rPr>
                <w:rFonts w:ascii="Times New Roman" w:hAnsi="Times New Roman" w:cs="Times New Roman"/>
                <w:sz w:val="22"/>
                <w:szCs w:val="22"/>
              </w:rPr>
              <w:t>taneous flexion/extension of both knees;</w:t>
            </w:r>
          </w:p>
          <w:p w14:paraId="0B399500" w14:textId="2C8CA679" w:rsidR="00F44169" w:rsidRDefault="00F44169" w:rsidP="003D137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3) reciprocal knee flexion/</w:t>
            </w:r>
            <w:r w:rsidR="00BC318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extension from sitting; 4) water kicking exercises: knee flexed with hip extended; knee extended with hip flexed; 5) fast walking in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water; 5-min cool-down of free low intensive ex in water; gentle stretching of  LEs</w:t>
            </w:r>
          </w:p>
          <w:p w14:paraId="31BDD511" w14:textId="77777777" w:rsidR="00014BF5" w:rsidRDefault="00014BF5" w:rsidP="003D137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5AA3C60A" w14:textId="67639121" w:rsidR="00014BF5" w:rsidRDefault="00014BF5" w:rsidP="003D137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IFC</w:t>
            </w:r>
            <w:r w:rsidR="005658AE">
              <w:rPr>
                <w:rFonts w:ascii="Times New Roman" w:hAnsi="Times New Roman" w:cs="Times New Roman"/>
                <w:sz w:val="22"/>
                <w:szCs w:val="22"/>
              </w:rPr>
              <w:t xml:space="preserve"> stimulation for 15 min</w:t>
            </w:r>
            <w:r w:rsidR="00BC318A">
              <w:rPr>
                <w:rFonts w:ascii="Times New Roman" w:hAnsi="Times New Roman" w:cs="Times New Roman"/>
                <w:sz w:val="22"/>
                <w:szCs w:val="22"/>
              </w:rPr>
              <w:t>ute</w:t>
            </w:r>
            <w:r w:rsidR="005658AE"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: </w:t>
            </w:r>
            <w:r w:rsidR="005658AE">
              <w:rPr>
                <w:rFonts w:ascii="Times New Roman" w:hAnsi="Times New Roman" w:cs="Times New Roman"/>
                <w:sz w:val="22"/>
                <w:szCs w:val="22"/>
              </w:rPr>
              <w:t>child positioned 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upine, knees cleaned; ICF delivered at knee with amplitude-modulated Fx of 100 Hz and pulse duration = 125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sym w:font="Symbol" w:char="F06D"/>
            </w:r>
            <w:r>
              <w:rPr>
                <w:rFonts w:ascii="Times New Roman" w:hAnsi="Times New Roman" w:cs="Times New Roman"/>
                <w:sz w:val="22"/>
                <w:szCs w:val="22"/>
              </w:rPr>
              <w:t>secs with 2 pair</w:t>
            </w:r>
            <w:r w:rsidR="00BC318A">
              <w:rPr>
                <w:rFonts w:ascii="Times New Roman" w:hAnsi="Times New Roman" w:cs="Times New Roman"/>
                <w:sz w:val="22"/>
                <w:szCs w:val="22"/>
              </w:rPr>
              <w:t>s of electrodes (1 applied medial-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lateral; 1 applied anter</w:t>
            </w:r>
            <w:r w:rsidR="00BC318A">
              <w:rPr>
                <w:rFonts w:ascii="Times New Roman" w:hAnsi="Times New Roman" w:cs="Times New Roman"/>
                <w:sz w:val="22"/>
                <w:szCs w:val="22"/>
              </w:rPr>
              <w:t>i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o</w:t>
            </w:r>
            <w:r w:rsidR="00BC318A">
              <w:rPr>
                <w:rFonts w:ascii="Times New Roman" w:hAnsi="Times New Roman" w:cs="Times New Roman"/>
                <w:sz w:val="22"/>
                <w:szCs w:val="22"/>
              </w:rPr>
              <w:t>r-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posterior; procedure began with sensory threshold and intensity was gradually increased until child reported discomfort</w:t>
            </w:r>
          </w:p>
          <w:p w14:paraId="23FE67CB" w14:textId="7926865F" w:rsidR="003D137B" w:rsidRPr="003D137B" w:rsidRDefault="003D137B" w:rsidP="003D137B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323" w:type="dxa"/>
          </w:tcPr>
          <w:p w14:paraId="1D36B6CE" w14:textId="1078954B" w:rsidR="00502571" w:rsidRDefault="007A7DFC" w:rsidP="007A7DF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Individual supervised PT sessions</w:t>
            </w:r>
            <w:r w:rsidR="00465000">
              <w:rPr>
                <w:rFonts w:ascii="Times New Roman" w:hAnsi="Times New Roman" w:cs="Times New Roman"/>
                <w:sz w:val="22"/>
                <w:szCs w:val="22"/>
              </w:rPr>
              <w:t>: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3X/w</w:t>
            </w:r>
            <w:r w:rsidR="005C0C0D">
              <w:rPr>
                <w:rFonts w:ascii="Times New Roman" w:hAnsi="Times New Roman" w:cs="Times New Roman"/>
                <w:sz w:val="22"/>
                <w:szCs w:val="22"/>
              </w:rPr>
              <w:t>e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k for</w:t>
            </w:r>
            <w:r w:rsidR="00502571">
              <w:rPr>
                <w:rFonts w:ascii="Times New Roman" w:hAnsi="Times New Roman" w:cs="Times New Roman"/>
                <w:sz w:val="22"/>
                <w:szCs w:val="22"/>
              </w:rPr>
              <w:t xml:space="preserve"> 45 min</w:t>
            </w:r>
            <w:r w:rsidR="005C0C0D">
              <w:rPr>
                <w:rFonts w:ascii="Times New Roman" w:hAnsi="Times New Roman" w:cs="Times New Roman"/>
                <w:sz w:val="22"/>
                <w:szCs w:val="22"/>
              </w:rPr>
              <w:t>ute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.</w:t>
            </w:r>
            <w:r w:rsidR="00502571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1F8E0C62" w14:textId="77777777" w:rsidR="00465000" w:rsidRDefault="00465000" w:rsidP="005F2FE7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60CF3806" w14:textId="277DD1F6" w:rsidR="00307713" w:rsidRDefault="00465000" w:rsidP="005F2FE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Regimen: </w:t>
            </w:r>
            <w:r w:rsidR="00081AB5">
              <w:rPr>
                <w:rFonts w:ascii="Times New Roman" w:hAnsi="Times New Roman" w:cs="Times New Roman"/>
                <w:sz w:val="22"/>
                <w:szCs w:val="22"/>
              </w:rPr>
              <w:t>5-minute warm-up</w:t>
            </w:r>
            <w:r w:rsidR="005F2FE7">
              <w:rPr>
                <w:rFonts w:ascii="Times New Roman" w:hAnsi="Times New Roman" w:cs="Times New Roman"/>
                <w:sz w:val="22"/>
                <w:szCs w:val="22"/>
              </w:rPr>
              <w:t xml:space="preserve"> and h</w:t>
            </w:r>
            <w:r w:rsidR="003D137B" w:rsidRPr="003D137B">
              <w:rPr>
                <w:rFonts w:ascii="Times New Roman" w:hAnsi="Times New Roman" w:cs="Times New Roman"/>
                <w:sz w:val="22"/>
                <w:szCs w:val="22"/>
              </w:rPr>
              <w:t>ot packs, ROM, isometric exercise</w:t>
            </w:r>
            <w:r w:rsidR="003D137B">
              <w:rPr>
                <w:rFonts w:ascii="Times New Roman" w:hAnsi="Times New Roman" w:cs="Times New Roman"/>
                <w:sz w:val="22"/>
                <w:szCs w:val="22"/>
              </w:rPr>
              <w:t xml:space="preserve"> for quadriceps and hamstrings; hold-relax</w:t>
            </w:r>
            <w:r w:rsidR="00502571">
              <w:rPr>
                <w:rFonts w:ascii="Times New Roman" w:hAnsi="Times New Roman" w:cs="Times New Roman"/>
                <w:sz w:val="22"/>
                <w:szCs w:val="22"/>
              </w:rPr>
              <w:t xml:space="preserve"> techniques; weight-bearing exercise; gentle stretching; cycling or treadmill </w:t>
            </w:r>
            <w:r w:rsidR="00081AB5">
              <w:rPr>
                <w:rFonts w:ascii="Times New Roman" w:hAnsi="Times New Roman" w:cs="Times New Roman"/>
                <w:sz w:val="22"/>
                <w:szCs w:val="22"/>
              </w:rPr>
              <w:t xml:space="preserve">walking </w:t>
            </w:r>
            <w:r w:rsidR="00502571">
              <w:rPr>
                <w:rFonts w:ascii="Times New Roman" w:hAnsi="Times New Roman" w:cs="Times New Roman"/>
                <w:sz w:val="22"/>
                <w:szCs w:val="22"/>
              </w:rPr>
              <w:t>exercise</w:t>
            </w:r>
          </w:p>
          <w:p w14:paraId="7D040B93" w14:textId="77777777" w:rsidR="005C0C0D" w:rsidRDefault="005C0C0D" w:rsidP="00465000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71E0971B" w14:textId="4234897D" w:rsidR="00465000" w:rsidRPr="003D137B" w:rsidRDefault="00465000" w:rsidP="00465000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The specific exercise prescription was not provided by authors</w:t>
            </w:r>
          </w:p>
        </w:tc>
        <w:tc>
          <w:tcPr>
            <w:tcW w:w="2195" w:type="dxa"/>
            <w:vMerge/>
          </w:tcPr>
          <w:p w14:paraId="5011E822" w14:textId="77777777" w:rsidR="00307713" w:rsidRDefault="00307713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670A1" w:rsidRPr="00230814" w14:paraId="21969BCB" w14:textId="77777777" w:rsidTr="001C5C6F">
        <w:trPr>
          <w:trHeight w:val="131"/>
        </w:trPr>
        <w:tc>
          <w:tcPr>
            <w:tcW w:w="0" w:type="auto"/>
            <w:vMerge w:val="restart"/>
          </w:tcPr>
          <w:p w14:paraId="6795D4DB" w14:textId="0415FA42" w:rsidR="004670A1" w:rsidRPr="00230814" w:rsidRDefault="004670A1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Singh-Grewal</w:t>
            </w:r>
          </w:p>
          <w:p w14:paraId="7A13C1E7" w14:textId="77777777" w:rsidR="004670A1" w:rsidRPr="00230814" w:rsidRDefault="004670A1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0814">
              <w:rPr>
                <w:rFonts w:ascii="Times New Roman" w:hAnsi="Times New Roman" w:cs="Times New Roman"/>
                <w:b/>
                <w:sz w:val="20"/>
                <w:szCs w:val="20"/>
              </w:rPr>
              <w:t>(2007)</w:t>
            </w:r>
          </w:p>
          <w:p w14:paraId="6302ADC8" w14:textId="77777777" w:rsidR="004670A1" w:rsidRPr="00230814" w:rsidRDefault="004670A1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 w:val="restart"/>
          </w:tcPr>
          <w:p w14:paraId="48D4C128" w14:textId="4DB393AA" w:rsidR="004670A1" w:rsidRDefault="004670A1" w:rsidP="00653F6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D466B">
              <w:rPr>
                <w:rFonts w:ascii="Times New Roman" w:hAnsi="Times New Roman" w:cs="Times New Roman"/>
                <w:i/>
                <w:sz w:val="20"/>
                <w:szCs w:val="20"/>
              </w:rPr>
              <w:t>Location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of Intervention</w:t>
            </w:r>
            <w:r w:rsidRPr="00AD466B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53F66">
              <w:rPr>
                <w:rFonts w:ascii="Times New Roman" w:hAnsi="Times New Roman" w:cs="Times New Roman"/>
                <w:sz w:val="20"/>
                <w:szCs w:val="20"/>
              </w:rPr>
              <w:t xml:space="preserve">Supervised session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ere </w:t>
            </w:r>
            <w:r w:rsidRPr="00653F66">
              <w:rPr>
                <w:rFonts w:ascii="Times New Roman" w:hAnsi="Times New Roman" w:cs="Times New Roman"/>
                <w:sz w:val="20"/>
                <w:szCs w:val="20"/>
              </w:rPr>
              <w:t>held in one of 6 location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; exact locations were</w:t>
            </w:r>
            <w:r w:rsidRPr="00653F66">
              <w:rPr>
                <w:rFonts w:ascii="Times New Roman" w:hAnsi="Times New Roman" w:cs="Times New Roman"/>
                <w:sz w:val="20"/>
                <w:szCs w:val="20"/>
              </w:rPr>
              <w:t xml:space="preserve"> not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described. </w:t>
            </w:r>
          </w:p>
          <w:p w14:paraId="75B877AF" w14:textId="77777777" w:rsidR="004670A1" w:rsidRDefault="004670A1" w:rsidP="00653F6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0D458D4" w14:textId="77777777" w:rsidR="004670A1" w:rsidRPr="00336B69" w:rsidRDefault="004670A1" w:rsidP="00653F66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336B69">
              <w:rPr>
                <w:rFonts w:ascii="Times New Roman" w:hAnsi="Times New Roman" w:cs="Times New Roman"/>
                <w:i/>
                <w:sz w:val="20"/>
                <w:szCs w:val="20"/>
              </w:rPr>
              <w:t>Intervention Provider and Training:</w:t>
            </w:r>
          </w:p>
          <w:p w14:paraId="2D60985B" w14:textId="1DDDA305" w:rsidR="004670A1" w:rsidRDefault="004670A1" w:rsidP="00653F6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6B69">
              <w:rPr>
                <w:rFonts w:ascii="Times New Roman" w:hAnsi="Times New Roman" w:cs="Times New Roman"/>
                <w:i/>
                <w:sz w:val="20"/>
                <w:szCs w:val="20"/>
              </w:rPr>
              <w:t>Exerci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herapist; specific training to work with children with JIA was not described</w:t>
            </w:r>
          </w:p>
          <w:p w14:paraId="7D34AFA7" w14:textId="77777777" w:rsidR="004670A1" w:rsidRDefault="004670A1" w:rsidP="00653F6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943A422" w14:textId="62E0E84F" w:rsidR="004670A1" w:rsidRDefault="004670A1" w:rsidP="00653F6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supervised sessions occurred in the participant’s home, monitored by parent/caregiver.</w:t>
            </w:r>
          </w:p>
          <w:p w14:paraId="2502EDE1" w14:textId="77777777" w:rsidR="004670A1" w:rsidRDefault="004670A1" w:rsidP="00653F6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8D1BD06" w14:textId="30ABC5EC" w:rsidR="004670A1" w:rsidRPr="00653F66" w:rsidRDefault="004670A1" w:rsidP="00653F6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334" w:type="dxa"/>
          </w:tcPr>
          <w:p w14:paraId="560A4BAE" w14:textId="2C4009E1" w:rsidR="004670A1" w:rsidRPr="00CB61F2" w:rsidRDefault="004670A1" w:rsidP="0024193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High-Intensity Aerobic Training</w:t>
            </w:r>
          </w:p>
          <w:p w14:paraId="56A98E06" w14:textId="3E8C6D0B" w:rsidR="004670A1" w:rsidRPr="00CB61F2" w:rsidRDefault="004670A1" w:rsidP="0024193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(D</w:t>
            </w: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ance and marital arts</w:t>
            </w: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  <w:p w14:paraId="214D9A8C" w14:textId="7C7BF651" w:rsidR="004670A1" w:rsidRPr="00CB61F2" w:rsidRDefault="004670A1" w:rsidP="00CB61F2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3323" w:type="dxa"/>
          </w:tcPr>
          <w:p w14:paraId="34BFCAEB" w14:textId="77777777" w:rsidR="004670A1" w:rsidRPr="00CB61F2" w:rsidRDefault="004670A1" w:rsidP="0024193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Low-Intensity Exercise Training </w:t>
            </w:r>
          </w:p>
          <w:p w14:paraId="3B3E3C16" w14:textId="54E2E625" w:rsidR="004670A1" w:rsidRPr="00CB61F2" w:rsidRDefault="004670A1" w:rsidP="0024193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b/>
                <w:sz w:val="22"/>
                <w:szCs w:val="22"/>
              </w:rPr>
              <w:t>Based on qigong</w:t>
            </w:r>
          </w:p>
          <w:p w14:paraId="392EC101" w14:textId="67AD58E5" w:rsidR="004670A1" w:rsidRPr="00CB61F2" w:rsidRDefault="004670A1" w:rsidP="0024193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2195" w:type="dxa"/>
            <w:vMerge w:val="restart"/>
          </w:tcPr>
          <w:p w14:paraId="3C9745E2" w14:textId="77777777" w:rsidR="00C77D11" w:rsidRDefault="00C77D1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260D6A8" w14:textId="77777777" w:rsidR="00C77D11" w:rsidRDefault="00C77D1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8179F8F" w14:textId="77777777" w:rsidR="00C77D11" w:rsidRDefault="00C77D1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D50F117" w14:textId="77777777" w:rsidR="00C77D11" w:rsidRDefault="00C77D1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C1569F7" w14:textId="77777777" w:rsidR="004670A1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41933">
              <w:rPr>
                <w:rFonts w:ascii="Times New Roman" w:hAnsi="Times New Roman" w:cs="Times New Roman"/>
                <w:sz w:val="20"/>
                <w:szCs w:val="20"/>
              </w:rPr>
              <w:t>Su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rvised exercise sessions (1X/week) were l</w:t>
            </w:r>
            <w:r w:rsidRPr="00241933">
              <w:rPr>
                <w:rFonts w:ascii="Times New Roman" w:hAnsi="Times New Roman" w:cs="Times New Roman"/>
                <w:sz w:val="20"/>
                <w:szCs w:val="20"/>
              </w:rPr>
              <w:t>ed by an exercise therapist with a 1:4 instructor to subject ratio</w:t>
            </w:r>
          </w:p>
          <w:p w14:paraId="5C8F3140" w14:textId="77777777" w:rsidR="004670A1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E4F4282" w14:textId="77777777" w:rsidR="004670A1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ontrol group sessions were held at same location as experimental group sessions but at different times</w:t>
            </w:r>
          </w:p>
          <w:p w14:paraId="21B76240" w14:textId="77777777" w:rsidR="004670A1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A5FA4BC" w14:textId="01D0A775" w:rsidR="004670A1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Rating of perceived exertion was used to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determine exercise intensity for individual participants; exercise intensity ranged from low to moderate based on individual tolerance</w:t>
            </w:r>
          </w:p>
          <w:p w14:paraId="28EEEA9C" w14:textId="77777777" w:rsidR="004670A1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BFC9624" w14:textId="57F2F864" w:rsidR="004670A1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tudy coordinator and fitness instructors kept in frequent contact with participants to maintain adherence. Instructors met monthly to review each participant’s progress. </w:t>
            </w:r>
          </w:p>
          <w:p w14:paraId="1F2FEB19" w14:textId="77777777" w:rsidR="004670A1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51A561F" w14:textId="0ED7480E" w:rsidR="004670A1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afety was monitored in daily records of pain and through joint examination at on-site testing sessions</w:t>
            </w:r>
          </w:p>
          <w:p w14:paraId="6FE7A145" w14:textId="77777777" w:rsidR="004670A1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E3425B0" w14:textId="63B29383" w:rsidR="004670A1" w:rsidRPr="00241933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encourage adherence, participants were rewarded with stickers for completed sessions and could trade these for small gifts.</w:t>
            </w:r>
          </w:p>
        </w:tc>
      </w:tr>
      <w:tr w:rsidR="004670A1" w:rsidRPr="00230814" w14:paraId="6040DF3A" w14:textId="77777777" w:rsidTr="001C5C6F">
        <w:trPr>
          <w:trHeight w:val="131"/>
        </w:trPr>
        <w:tc>
          <w:tcPr>
            <w:tcW w:w="0" w:type="auto"/>
            <w:vMerge/>
          </w:tcPr>
          <w:p w14:paraId="565D7E0F" w14:textId="6DC19EA4" w:rsidR="004670A1" w:rsidRPr="00230814" w:rsidRDefault="004670A1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208" w:type="dxa"/>
            <w:vMerge/>
          </w:tcPr>
          <w:p w14:paraId="5BB9F53E" w14:textId="77777777" w:rsidR="004670A1" w:rsidRPr="00230814" w:rsidRDefault="004670A1" w:rsidP="009C14E6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334" w:type="dxa"/>
          </w:tcPr>
          <w:p w14:paraId="44403329" w14:textId="77777777" w:rsidR="004670A1" w:rsidRDefault="004670A1" w:rsidP="00CB61F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B61F2">
              <w:rPr>
                <w:rFonts w:ascii="Times New Roman" w:hAnsi="Times New Roman" w:cs="Times New Roman"/>
                <w:i/>
                <w:sz w:val="20"/>
                <w:szCs w:val="20"/>
              </w:rPr>
              <w:t>Exercise Prescription</w:t>
            </w:r>
            <w:r w:rsidRPr="00653F66">
              <w:rPr>
                <w:rFonts w:ascii="Times New Roman" w:hAnsi="Times New Roman" w:cs="Times New Roman"/>
                <w:sz w:val="20"/>
                <w:szCs w:val="20"/>
              </w:rPr>
              <w:t>: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2813DA8F" w14:textId="513E3CBD" w:rsidR="00206788" w:rsidRPr="00582790" w:rsidRDefault="00206788" w:rsidP="00CB61F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>30 minutes/</w:t>
            </w:r>
            <w:r w:rsidR="003D137B" w:rsidRPr="00582790">
              <w:rPr>
                <w:rFonts w:ascii="Times New Roman" w:hAnsi="Times New Roman" w:cs="Times New Roman"/>
                <w:sz w:val="22"/>
                <w:szCs w:val="22"/>
              </w:rPr>
              <w:t>3X/w</w:t>
            </w: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>ee</w:t>
            </w:r>
            <w:r w:rsidR="004670A1" w:rsidRPr="00582790">
              <w:rPr>
                <w:rFonts w:ascii="Times New Roman" w:hAnsi="Times New Roman" w:cs="Times New Roman"/>
                <w:sz w:val="22"/>
                <w:szCs w:val="22"/>
              </w:rPr>
              <w:t>k</w:t>
            </w: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>/12 weeks</w:t>
            </w:r>
            <w:r w:rsidR="004670A1" w:rsidRPr="00582790">
              <w:rPr>
                <w:rFonts w:ascii="Times New Roman" w:hAnsi="Times New Roman" w:cs="Times New Roman"/>
                <w:sz w:val="22"/>
                <w:szCs w:val="22"/>
              </w:rPr>
              <w:t xml:space="preserve">: </w:t>
            </w:r>
          </w:p>
          <w:p w14:paraId="199E3FDB" w14:textId="194E99F6" w:rsidR="00206788" w:rsidRPr="00582790" w:rsidRDefault="00206788" w:rsidP="00CB61F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="004670A1" w:rsidRPr="00582790">
              <w:rPr>
                <w:rFonts w:ascii="Times New Roman" w:hAnsi="Times New Roman" w:cs="Times New Roman"/>
                <w:sz w:val="22"/>
                <w:szCs w:val="22"/>
              </w:rPr>
              <w:t>1 supervised exercise session-led by exer</w:t>
            </w: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>cise instructor with</w:t>
            </w:r>
            <w:r w:rsidR="004670A1" w:rsidRPr="00582790">
              <w:rPr>
                <w:rFonts w:ascii="Times New Roman" w:hAnsi="Times New Roman" w:cs="Times New Roman"/>
                <w:sz w:val="22"/>
                <w:szCs w:val="22"/>
              </w:rPr>
              <w:t xml:space="preserve"> a 1:4 instructor-subject ratio; </w:t>
            </w:r>
          </w:p>
          <w:p w14:paraId="6BD2638B" w14:textId="77751EB9" w:rsidR="00206788" w:rsidRPr="00582790" w:rsidRDefault="00206788" w:rsidP="00206788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="004670A1" w:rsidRPr="00582790">
              <w:rPr>
                <w:rFonts w:ascii="Times New Roman" w:hAnsi="Times New Roman" w:cs="Times New Roman"/>
                <w:sz w:val="22"/>
                <w:szCs w:val="22"/>
              </w:rPr>
              <w:t>2 unsupervised / home exercise sessions</w:t>
            </w: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 xml:space="preserve"> followed the same program as supervised using a video of the program. </w:t>
            </w:r>
          </w:p>
          <w:p w14:paraId="538F6B04" w14:textId="77777777" w:rsidR="00206788" w:rsidRDefault="00206788" w:rsidP="0020678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BF90A24" w14:textId="646F67BA" w:rsidR="00206788" w:rsidRPr="00582790" w:rsidRDefault="00206788" w:rsidP="00206788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 xml:space="preserve">Subjects </w:t>
            </w:r>
            <w:r w:rsidR="001C5C6F">
              <w:rPr>
                <w:rFonts w:ascii="Times New Roman" w:hAnsi="Times New Roman" w:cs="Times New Roman"/>
                <w:sz w:val="22"/>
                <w:szCs w:val="22"/>
              </w:rPr>
              <w:t xml:space="preserve">instructed </w:t>
            </w: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>to comple</w:t>
            </w:r>
            <w:r w:rsidR="001C5C6F">
              <w:rPr>
                <w:rFonts w:ascii="Times New Roman" w:hAnsi="Times New Roman" w:cs="Times New Roman"/>
                <w:sz w:val="22"/>
                <w:szCs w:val="22"/>
              </w:rPr>
              <w:t>te 2 sessions/</w:t>
            </w:r>
            <w:r w:rsidR="001C5C6F" w:rsidRPr="00582790">
              <w:rPr>
                <w:rFonts w:ascii="Times New Roman" w:hAnsi="Times New Roman" w:cs="Times New Roman"/>
                <w:sz w:val="22"/>
                <w:szCs w:val="22"/>
              </w:rPr>
              <w:t>week</w:t>
            </w:r>
            <w:r w:rsidR="001C5C6F">
              <w:rPr>
                <w:rFonts w:ascii="Times New Roman" w:hAnsi="Times New Roman" w:cs="Times New Roman"/>
                <w:sz w:val="22"/>
                <w:szCs w:val="22"/>
              </w:rPr>
              <w:t xml:space="preserve"> at-home and</w:t>
            </w: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 xml:space="preserve"> to make up missed sessions.</w:t>
            </w:r>
          </w:p>
          <w:p w14:paraId="178F9FFA" w14:textId="77777777" w:rsidR="00206788" w:rsidRPr="00CB61F2" w:rsidRDefault="00206788" w:rsidP="00CB61F2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6C2392D0" w14:textId="262CEBBB" w:rsidR="004670A1" w:rsidRPr="00561466" w:rsidRDefault="004670A1" w:rsidP="003977D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30-minute Supervised Sessions: </w:t>
            </w:r>
          </w:p>
          <w:p w14:paraId="12F24BB2" w14:textId="77777777" w:rsidR="004670A1" w:rsidRDefault="004670A1" w:rsidP="003977D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-</w:t>
            </w:r>
            <w:r w:rsidRPr="00A21335">
              <w:rPr>
                <w:rFonts w:ascii="Times New Roman" w:hAnsi="Times New Roman" w:cs="Times New Roman"/>
                <w:sz w:val="20"/>
                <w:szCs w:val="20"/>
              </w:rPr>
              <w:t>10-minute warm-up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imicking the exercise program followed by light stretching</w:t>
            </w:r>
          </w:p>
          <w:p w14:paraId="0AAE720D" w14:textId="77777777" w:rsidR="004670A1" w:rsidRDefault="004670A1" w:rsidP="003977D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201F063" w14:textId="1577725F" w:rsidR="004670A1" w:rsidRDefault="004670A1" w:rsidP="003977D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erobic training (cardio-karate) was designed to avoid activities that might be unsafe for joints. Intensity progressed from low to moderate/</w:t>
            </w:r>
            <w:r w:rsidR="0020678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high as tolerated by each participant</w:t>
            </w:r>
            <w:r w:rsidR="00206788">
              <w:rPr>
                <w:rFonts w:ascii="Times New Roman" w:hAnsi="Times New Roman" w:cs="Times New Roman"/>
                <w:sz w:val="20"/>
                <w:szCs w:val="20"/>
              </w:rPr>
              <w:t>;</w:t>
            </w:r>
          </w:p>
          <w:p w14:paraId="2CAE85C4" w14:textId="355B6F17" w:rsidR="004670A1" w:rsidRDefault="00206788" w:rsidP="003977D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="004670A1">
              <w:rPr>
                <w:rFonts w:ascii="Times New Roman" w:hAnsi="Times New Roman" w:cs="Times New Roman"/>
                <w:sz w:val="20"/>
                <w:szCs w:val="20"/>
              </w:rPr>
              <w:t>5-10 minutes of passive stretching</w:t>
            </w:r>
          </w:p>
          <w:p w14:paraId="529ABDFD" w14:textId="77777777" w:rsidR="00206788" w:rsidRDefault="00206788" w:rsidP="003977D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E4E7BCE" w14:textId="0FC184E6" w:rsidR="004670A1" w:rsidRPr="00F23372" w:rsidRDefault="004670A1" w:rsidP="003977D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R measured as 15-second count at carotid artery or by HR monitor: target HR set a</w:t>
            </w:r>
            <w:r w:rsidR="00206788"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&gt; 75% of HRmax determined from VO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2max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esting at enrollment. RPE using children’s OMNI Scale used to determine exercise intensity**</w:t>
            </w:r>
          </w:p>
          <w:p w14:paraId="26F18BDE" w14:textId="77777777" w:rsidR="004670A1" w:rsidRDefault="004670A1" w:rsidP="003977D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418519D0" w14:textId="77777777" w:rsidR="004670A1" w:rsidRDefault="004670A1" w:rsidP="00EC2A4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080225AA" w14:textId="77777777" w:rsidR="004670A1" w:rsidRDefault="004670A1" w:rsidP="00241933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323" w:type="dxa"/>
          </w:tcPr>
          <w:p w14:paraId="5FD50355" w14:textId="0002C871" w:rsidR="004670A1" w:rsidRPr="00CB61F2" w:rsidRDefault="004670A1" w:rsidP="00370E4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CB61F2"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Exercise Prescription:</w:t>
            </w:r>
          </w:p>
          <w:p w14:paraId="63DF7C02" w14:textId="77777777" w:rsidR="00206788" w:rsidRDefault="00206788" w:rsidP="00CB61F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30 minutes/</w:t>
            </w:r>
            <w:r w:rsidR="004670A1">
              <w:rPr>
                <w:rFonts w:ascii="Times New Roman" w:hAnsi="Times New Roman" w:cs="Times New Roman"/>
                <w:sz w:val="22"/>
                <w:szCs w:val="22"/>
              </w:rPr>
              <w:t>3X/week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/12 weeks</w:t>
            </w:r>
            <w:r w:rsidR="004670A1">
              <w:rPr>
                <w:rFonts w:ascii="Times New Roman" w:hAnsi="Times New Roman" w:cs="Times New Roman"/>
                <w:sz w:val="22"/>
                <w:szCs w:val="22"/>
              </w:rPr>
              <w:t xml:space="preserve">: </w:t>
            </w:r>
          </w:p>
          <w:p w14:paraId="675422E5" w14:textId="7B2AB6A4" w:rsidR="00206788" w:rsidRDefault="00582790" w:rsidP="00CB61F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="004670A1" w:rsidRPr="00CB61F2">
              <w:rPr>
                <w:rFonts w:ascii="Times New Roman" w:hAnsi="Times New Roman" w:cs="Times New Roman"/>
                <w:sz w:val="22"/>
                <w:szCs w:val="22"/>
              </w:rPr>
              <w:t>1 supervised exercise sessi</w:t>
            </w:r>
            <w:r w:rsidR="00206788">
              <w:rPr>
                <w:rFonts w:ascii="Times New Roman" w:hAnsi="Times New Roman" w:cs="Times New Roman"/>
                <w:sz w:val="22"/>
                <w:szCs w:val="22"/>
              </w:rPr>
              <w:t>on-led by exercise instructor with</w:t>
            </w:r>
            <w:r w:rsidR="004670A1" w:rsidRPr="00CB61F2">
              <w:rPr>
                <w:rFonts w:ascii="Times New Roman" w:hAnsi="Times New Roman" w:cs="Times New Roman"/>
                <w:sz w:val="22"/>
                <w:szCs w:val="22"/>
              </w:rPr>
              <w:t xml:space="preserve"> a 1:4 instructor-subject ratio; </w:t>
            </w:r>
          </w:p>
          <w:p w14:paraId="1FC87140" w14:textId="7DD91CEA" w:rsidR="004670A1" w:rsidRPr="00CB61F2" w:rsidRDefault="00582790" w:rsidP="00CB61F2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-2 unsupervised </w:t>
            </w:r>
            <w:r w:rsidR="004670A1" w:rsidRPr="00CB61F2">
              <w:rPr>
                <w:rFonts w:ascii="Times New Roman" w:hAnsi="Times New Roman" w:cs="Times New Roman"/>
                <w:sz w:val="22"/>
                <w:szCs w:val="22"/>
              </w:rPr>
              <w:t>home exercise sessions</w:t>
            </w:r>
            <w:r w:rsidR="00206788">
              <w:rPr>
                <w:rFonts w:ascii="Times New Roman" w:hAnsi="Times New Roman" w:cs="Times New Roman"/>
                <w:sz w:val="22"/>
                <w:szCs w:val="22"/>
              </w:rPr>
              <w:t xml:space="preserve"> followed the same program using a video of program</w:t>
            </w:r>
          </w:p>
          <w:p w14:paraId="09EDB9EF" w14:textId="77777777" w:rsidR="004670A1" w:rsidRDefault="004670A1" w:rsidP="00370E4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0D0042C7" w14:textId="77777777" w:rsidR="001C5C6F" w:rsidRDefault="001C5C6F" w:rsidP="00582790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7CE2A822" w14:textId="41CD5DDD" w:rsidR="001C5C6F" w:rsidRPr="00582790" w:rsidRDefault="001C5C6F" w:rsidP="001C5C6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 xml:space="preserve">Subjects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instructed </w:t>
            </w: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>to compl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te 2 sessions/</w:t>
            </w: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>week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at-home and</w:t>
            </w:r>
            <w:r w:rsidRPr="00582790">
              <w:rPr>
                <w:rFonts w:ascii="Times New Roman" w:hAnsi="Times New Roman" w:cs="Times New Roman"/>
                <w:sz w:val="22"/>
                <w:szCs w:val="22"/>
              </w:rPr>
              <w:t xml:space="preserve"> to make up missed sessions.</w:t>
            </w:r>
          </w:p>
          <w:p w14:paraId="07AF29EC" w14:textId="77777777" w:rsidR="00582790" w:rsidRDefault="00582790" w:rsidP="00370E4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442CA319" w14:textId="77777777" w:rsidR="004670A1" w:rsidRPr="00561466" w:rsidRDefault="004670A1" w:rsidP="00370E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30-minute Supervised Sessions: </w:t>
            </w:r>
          </w:p>
          <w:p w14:paraId="0C21E204" w14:textId="464B5222" w:rsidR="004670A1" w:rsidRDefault="004670A1" w:rsidP="00370E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-Gentle relaxation program similar to Tai Chi: 18-posture program, with each posture performed 8 time</w:t>
            </w:r>
            <w:r w:rsidR="00206788">
              <w:rPr>
                <w:rFonts w:ascii="Times New Roman" w:hAnsi="Times New Roman" w:cs="Times New Roman"/>
                <w:sz w:val="20"/>
                <w:szCs w:val="20"/>
              </w:rPr>
              <w:t xml:space="preserve">s. The program was designed to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be low intensity and to avoid raising HR. Cool-down consisted of gentle stretches. Participants recorded RPE and HR and to ensure it was below MHR.</w:t>
            </w:r>
          </w:p>
          <w:p w14:paraId="0AE865BC" w14:textId="77777777" w:rsidR="004670A1" w:rsidRDefault="004670A1" w:rsidP="00370E4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6020B67" w14:textId="77777777" w:rsidR="004670A1" w:rsidRDefault="004670A1" w:rsidP="00241933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556BB1F0" w14:textId="77777777" w:rsidR="004670A1" w:rsidRDefault="004670A1" w:rsidP="00E406B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2195" w:type="dxa"/>
            <w:vMerge/>
          </w:tcPr>
          <w:p w14:paraId="1F963375" w14:textId="77777777" w:rsidR="004670A1" w:rsidRPr="00241933" w:rsidRDefault="004670A1" w:rsidP="009C14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1B2B09C0" w14:textId="0FD83C87" w:rsidR="00330CE8" w:rsidRDefault="00330CE8" w:rsidP="00330CE8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230814">
        <w:rPr>
          <w:rFonts w:ascii="Times New Roman" w:hAnsi="Times New Roman" w:cs="Times New Roman"/>
          <w:sz w:val="20"/>
          <w:szCs w:val="20"/>
        </w:rPr>
        <w:t>*</w:t>
      </w:r>
      <w:r w:rsidRPr="00230814">
        <w:rPr>
          <w:rFonts w:ascii="Times New Roman" w:hAnsi="Times New Roman" w:cs="Times New Roman"/>
          <w:noProof/>
          <w:sz w:val="20"/>
          <w:szCs w:val="20"/>
        </w:rPr>
        <w:t xml:space="preserve"> TIDieR Checklist for reporting clinical trials: </w:t>
      </w:r>
      <w:hyperlink r:id="rId9" w:history="1">
        <w:r w:rsidR="0094478A" w:rsidRPr="00230814">
          <w:rPr>
            <w:rStyle w:val="Hyperlink"/>
            <w:rFonts w:ascii="Times New Roman" w:hAnsi="Times New Roman" w:cs="Times New Roman"/>
            <w:noProof/>
            <w:sz w:val="20"/>
            <w:szCs w:val="20"/>
          </w:rPr>
          <w:t>http://www.equator-network.org/reporting-guidelines/tidier/</w:t>
        </w:r>
      </w:hyperlink>
      <w:r w:rsidR="0094478A" w:rsidRPr="00230814">
        <w:rPr>
          <w:rFonts w:ascii="Times New Roman" w:hAnsi="Times New Roman" w:cs="Times New Roman"/>
          <w:noProof/>
          <w:sz w:val="20"/>
          <w:szCs w:val="20"/>
        </w:rPr>
        <w:t xml:space="preserve">     </w:t>
      </w:r>
      <w:r w:rsidRPr="00230814">
        <w:rPr>
          <w:rFonts w:ascii="Times New Roman" w:hAnsi="Times New Roman" w:cs="Times New Roman"/>
          <w:noProof/>
          <w:sz w:val="20"/>
          <w:szCs w:val="20"/>
        </w:rPr>
        <w:t>(</w:t>
      </w:r>
      <w:r w:rsidR="00F71F54">
        <w:rPr>
          <w:rFonts w:ascii="Times New Roman" w:hAnsi="Times New Roman" w:cs="Times New Roman"/>
          <w:noProof/>
          <w:sz w:val="20"/>
          <w:szCs w:val="20"/>
        </w:rPr>
        <w:t>accessed 8-29-2017</w:t>
      </w:r>
      <w:r w:rsidRPr="00230814">
        <w:rPr>
          <w:rFonts w:ascii="Times New Roman" w:hAnsi="Times New Roman" w:cs="Times New Roman"/>
          <w:noProof/>
          <w:sz w:val="20"/>
          <w:szCs w:val="20"/>
        </w:rPr>
        <w:t>)</w:t>
      </w:r>
    </w:p>
    <w:p w14:paraId="0030D627" w14:textId="4AC48563" w:rsidR="00307713" w:rsidRDefault="003B219B" w:rsidP="00330CE8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t>** Robertson RJ, Goss FL, Boer NF, Peoples JA,  Dabayebeh IM et al. Children’s OMNI scale of perceived exertion: mixed gend</w:t>
      </w:r>
      <w:r w:rsidR="00307713">
        <w:rPr>
          <w:rFonts w:ascii="Times New Roman" w:hAnsi="Times New Roman" w:cs="Times New Roman"/>
          <w:noProof/>
          <w:sz w:val="20"/>
          <w:szCs w:val="20"/>
        </w:rPr>
        <w:t xml:space="preserve">er and race validation. Med </w:t>
      </w:r>
    </w:p>
    <w:p w14:paraId="648C7D68" w14:textId="1204D7A8" w:rsidR="00F23372" w:rsidRPr="00230814" w:rsidRDefault="00C77D11" w:rsidP="00330CE8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t xml:space="preserve">Sci </w:t>
      </w:r>
      <w:r w:rsidR="003B219B">
        <w:rPr>
          <w:rFonts w:ascii="Times New Roman" w:hAnsi="Times New Roman" w:cs="Times New Roman"/>
          <w:noProof/>
          <w:sz w:val="20"/>
          <w:szCs w:val="20"/>
        </w:rPr>
        <w:t>Sports Exerc. 2000;32:452-8</w:t>
      </w:r>
    </w:p>
    <w:p w14:paraId="36ACC9AC" w14:textId="6EA6AD50" w:rsidR="00F834BF" w:rsidRDefault="006E789C" w:rsidP="0026490E">
      <w:pPr>
        <w:rPr>
          <w:rFonts w:ascii="Times New Roman" w:hAnsi="Times New Roman" w:cs="Times New Roman"/>
          <w:sz w:val="20"/>
          <w:szCs w:val="20"/>
        </w:rPr>
      </w:pPr>
      <w:r w:rsidRPr="00230814">
        <w:rPr>
          <w:rFonts w:ascii="Times New Roman" w:hAnsi="Times New Roman" w:cs="Times New Roman"/>
          <w:sz w:val="20"/>
          <w:szCs w:val="20"/>
        </w:rPr>
        <w:t xml:space="preserve">Abbreviations: </w:t>
      </w:r>
      <w:r w:rsidR="001835E5">
        <w:rPr>
          <w:rFonts w:ascii="Times New Roman" w:hAnsi="Times New Roman" w:cs="Times New Roman"/>
          <w:sz w:val="20"/>
          <w:szCs w:val="20"/>
        </w:rPr>
        <w:t xml:space="preserve">UL = upper limb; LL = lower limb; </w:t>
      </w:r>
      <w:r w:rsidR="00D80AAE" w:rsidRPr="00230814">
        <w:rPr>
          <w:rFonts w:ascii="Times New Roman" w:hAnsi="Times New Roman" w:cs="Times New Roman"/>
          <w:sz w:val="20"/>
          <w:szCs w:val="20"/>
        </w:rPr>
        <w:t>PI = Principal Investigator</w:t>
      </w:r>
      <w:r w:rsidR="00F23372">
        <w:rPr>
          <w:rFonts w:ascii="Times New Roman" w:hAnsi="Times New Roman" w:cs="Times New Roman"/>
          <w:sz w:val="20"/>
          <w:szCs w:val="20"/>
        </w:rPr>
        <w:t>; HR = heart rate; RPE = rate of perceived exertion</w:t>
      </w:r>
      <w:r w:rsidR="00C875FD">
        <w:rPr>
          <w:rFonts w:ascii="Times New Roman" w:hAnsi="Times New Roman" w:cs="Times New Roman"/>
          <w:sz w:val="20"/>
          <w:szCs w:val="20"/>
        </w:rPr>
        <w:t>; MHR = maximal heart rate</w:t>
      </w:r>
      <w:r w:rsidR="009A3D1A">
        <w:rPr>
          <w:rFonts w:ascii="Times New Roman" w:hAnsi="Times New Roman" w:cs="Times New Roman"/>
          <w:sz w:val="20"/>
          <w:szCs w:val="20"/>
        </w:rPr>
        <w:t>; ROM = range of motion; SLS = single limb stance</w:t>
      </w:r>
    </w:p>
    <w:p w14:paraId="296BCD44" w14:textId="77777777" w:rsidR="00F834BF" w:rsidRDefault="00F834BF" w:rsidP="0026490E">
      <w:pPr>
        <w:rPr>
          <w:rFonts w:ascii="Times New Roman" w:hAnsi="Times New Roman" w:cs="Times New Roman"/>
          <w:sz w:val="20"/>
          <w:szCs w:val="20"/>
        </w:rPr>
      </w:pPr>
    </w:p>
    <w:p w14:paraId="666B1151" w14:textId="7468C162" w:rsidR="0026490E" w:rsidRPr="00230814" w:rsidRDefault="0026490E" w:rsidP="0026490E">
      <w:pPr>
        <w:rPr>
          <w:rFonts w:ascii="Times New Roman" w:hAnsi="Times New Roman" w:cs="Times New Roman"/>
          <w:sz w:val="20"/>
          <w:szCs w:val="20"/>
        </w:rPr>
      </w:pPr>
    </w:p>
    <w:sectPr w:rsidR="0026490E" w:rsidRPr="00230814" w:rsidSect="00A41D56">
      <w:footerReference w:type="even" r:id="rId10"/>
      <w:footerReference w:type="default" r:id="rId11"/>
      <w:type w:val="continuous"/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971B972" w14:textId="77777777" w:rsidR="00D9179B" w:rsidRDefault="00D9179B" w:rsidP="00026B26">
      <w:r>
        <w:separator/>
      </w:r>
    </w:p>
  </w:endnote>
  <w:endnote w:type="continuationSeparator" w:id="0">
    <w:p w14:paraId="46C3CEAF" w14:textId="77777777" w:rsidR="00D9179B" w:rsidRDefault="00D9179B" w:rsidP="00026B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295807" w14:textId="77777777" w:rsidR="00387CBB" w:rsidRDefault="00387CBB" w:rsidP="00026B2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C3D5D19" w14:textId="77777777" w:rsidR="00387CBB" w:rsidRDefault="00387CBB" w:rsidP="00026B2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ACEA30" w14:textId="77777777" w:rsidR="00387CBB" w:rsidRDefault="00387CBB" w:rsidP="00026B2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C5908">
      <w:rPr>
        <w:rStyle w:val="PageNumber"/>
        <w:noProof/>
      </w:rPr>
      <w:t>1</w:t>
    </w:r>
    <w:r>
      <w:rPr>
        <w:rStyle w:val="PageNumber"/>
      </w:rPr>
      <w:fldChar w:fldCharType="end"/>
    </w:r>
  </w:p>
  <w:p w14:paraId="536311C1" w14:textId="77777777" w:rsidR="00387CBB" w:rsidRDefault="00387CBB" w:rsidP="00026B2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DB4972" w14:textId="77777777" w:rsidR="00D9179B" w:rsidRDefault="00D9179B" w:rsidP="00026B26">
      <w:r>
        <w:separator/>
      </w:r>
    </w:p>
  </w:footnote>
  <w:footnote w:type="continuationSeparator" w:id="0">
    <w:p w14:paraId="08C42756" w14:textId="77777777" w:rsidR="00D9179B" w:rsidRDefault="00D9179B" w:rsidP="00026B2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4011BD"/>
    <w:multiLevelType w:val="hybridMultilevel"/>
    <w:tmpl w:val="599C460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B114ED9"/>
    <w:multiLevelType w:val="hybridMultilevel"/>
    <w:tmpl w:val="3CB0953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C501AC8"/>
    <w:multiLevelType w:val="hybridMultilevel"/>
    <w:tmpl w:val="434078E4"/>
    <w:lvl w:ilvl="0" w:tplc="C71CFF68">
      <w:start w:val="48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F862CAD"/>
    <w:multiLevelType w:val="hybridMultilevel"/>
    <w:tmpl w:val="39D4F192"/>
    <w:lvl w:ilvl="0" w:tplc="C71CFF68">
      <w:start w:val="6"/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4586AAE"/>
    <w:multiLevelType w:val="hybridMultilevel"/>
    <w:tmpl w:val="6652F24C"/>
    <w:lvl w:ilvl="0" w:tplc="0B4A7686">
      <w:start w:val="100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194C4F"/>
    <w:multiLevelType w:val="hybridMultilevel"/>
    <w:tmpl w:val="62445C88"/>
    <w:lvl w:ilvl="0" w:tplc="FF0028C4">
      <w:start w:val="2012"/>
      <w:numFmt w:val="bullet"/>
      <w:lvlText w:val=""/>
      <w:lvlJc w:val="left"/>
      <w:pPr>
        <w:ind w:left="36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DB11FB9"/>
    <w:multiLevelType w:val="hybridMultilevel"/>
    <w:tmpl w:val="5F2EBE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DDB5D07"/>
    <w:multiLevelType w:val="hybridMultilevel"/>
    <w:tmpl w:val="217E2DC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EEA77A6"/>
    <w:multiLevelType w:val="hybridMultilevel"/>
    <w:tmpl w:val="A4CA67B6"/>
    <w:lvl w:ilvl="0" w:tplc="C71CFF68">
      <w:start w:val="48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4165D4A"/>
    <w:multiLevelType w:val="hybridMultilevel"/>
    <w:tmpl w:val="4D9A832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367D1086"/>
    <w:multiLevelType w:val="hybridMultilevel"/>
    <w:tmpl w:val="4D10DD3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69A698E"/>
    <w:multiLevelType w:val="hybridMultilevel"/>
    <w:tmpl w:val="8FB458DC"/>
    <w:lvl w:ilvl="0" w:tplc="C71CFF68">
      <w:start w:val="48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977570C"/>
    <w:multiLevelType w:val="hybridMultilevel"/>
    <w:tmpl w:val="6C9E4D5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3ADE297B"/>
    <w:multiLevelType w:val="hybridMultilevel"/>
    <w:tmpl w:val="1E28465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EB90E0D"/>
    <w:multiLevelType w:val="hybridMultilevel"/>
    <w:tmpl w:val="930821EE"/>
    <w:lvl w:ilvl="0" w:tplc="C71CFF68">
      <w:start w:val="6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D50D52"/>
    <w:multiLevelType w:val="hybridMultilevel"/>
    <w:tmpl w:val="3212462C"/>
    <w:lvl w:ilvl="0" w:tplc="FF0028C4">
      <w:start w:val="2012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E5301AF"/>
    <w:multiLevelType w:val="hybridMultilevel"/>
    <w:tmpl w:val="8474C31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5D8A311A"/>
    <w:multiLevelType w:val="hybridMultilevel"/>
    <w:tmpl w:val="F8DA7A8A"/>
    <w:lvl w:ilvl="0" w:tplc="C71CFF68">
      <w:start w:val="6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DE73345"/>
    <w:multiLevelType w:val="hybridMultilevel"/>
    <w:tmpl w:val="2D2C570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62425387"/>
    <w:multiLevelType w:val="hybridMultilevel"/>
    <w:tmpl w:val="E9E6D6A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6EC82F24"/>
    <w:multiLevelType w:val="hybridMultilevel"/>
    <w:tmpl w:val="BDC6D112"/>
    <w:lvl w:ilvl="0" w:tplc="C71CFF68">
      <w:start w:val="48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5"/>
  </w:num>
  <w:num w:numId="3">
    <w:abstractNumId w:val="17"/>
  </w:num>
  <w:num w:numId="4">
    <w:abstractNumId w:val="3"/>
  </w:num>
  <w:num w:numId="5">
    <w:abstractNumId w:val="1"/>
  </w:num>
  <w:num w:numId="6">
    <w:abstractNumId w:val="0"/>
  </w:num>
  <w:num w:numId="7">
    <w:abstractNumId w:val="7"/>
  </w:num>
  <w:num w:numId="8">
    <w:abstractNumId w:val="16"/>
  </w:num>
  <w:num w:numId="9">
    <w:abstractNumId w:val="18"/>
  </w:num>
  <w:num w:numId="10">
    <w:abstractNumId w:val="9"/>
  </w:num>
  <w:num w:numId="11">
    <w:abstractNumId w:val="6"/>
  </w:num>
  <w:num w:numId="12">
    <w:abstractNumId w:val="19"/>
  </w:num>
  <w:num w:numId="13">
    <w:abstractNumId w:val="12"/>
  </w:num>
  <w:num w:numId="14">
    <w:abstractNumId w:val="13"/>
  </w:num>
  <w:num w:numId="15">
    <w:abstractNumId w:val="8"/>
  </w:num>
  <w:num w:numId="16">
    <w:abstractNumId w:val="2"/>
  </w:num>
  <w:num w:numId="17">
    <w:abstractNumId w:val="11"/>
  </w:num>
  <w:num w:numId="18">
    <w:abstractNumId w:val="20"/>
  </w:num>
  <w:num w:numId="19">
    <w:abstractNumId w:val="14"/>
  </w:num>
  <w:num w:numId="20">
    <w:abstractNumId w:val="4"/>
  </w:num>
  <w:num w:numId="2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6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2xp2pegv5d2pepswzvp297waswfw05a0f5&quot;&gt;CIMT-HABIT&lt;record-ids&gt;&lt;item&gt;169&lt;/item&gt;&lt;/record-ids&gt;&lt;/item&gt;&lt;/Libraries&gt;"/>
  </w:docVars>
  <w:rsids>
    <w:rsidRoot w:val="009C14E6"/>
    <w:rsid w:val="00014BF5"/>
    <w:rsid w:val="0002270B"/>
    <w:rsid w:val="00024A13"/>
    <w:rsid w:val="00026B26"/>
    <w:rsid w:val="00026CF4"/>
    <w:rsid w:val="00035791"/>
    <w:rsid w:val="00045A9B"/>
    <w:rsid w:val="0005072C"/>
    <w:rsid w:val="00062479"/>
    <w:rsid w:val="00081AB5"/>
    <w:rsid w:val="000B0476"/>
    <w:rsid w:val="000C58FE"/>
    <w:rsid w:val="000C6196"/>
    <w:rsid w:val="000D312F"/>
    <w:rsid w:val="000D33C6"/>
    <w:rsid w:val="000F5A38"/>
    <w:rsid w:val="001057CF"/>
    <w:rsid w:val="00142A9C"/>
    <w:rsid w:val="00143923"/>
    <w:rsid w:val="001835E5"/>
    <w:rsid w:val="001A1142"/>
    <w:rsid w:val="001C5C6F"/>
    <w:rsid w:val="001C72AB"/>
    <w:rsid w:val="001D2662"/>
    <w:rsid w:val="001D576E"/>
    <w:rsid w:val="00206788"/>
    <w:rsid w:val="00230814"/>
    <w:rsid w:val="00240F72"/>
    <w:rsid w:val="00241933"/>
    <w:rsid w:val="00241F34"/>
    <w:rsid w:val="00242EB4"/>
    <w:rsid w:val="0025395D"/>
    <w:rsid w:val="00256FBB"/>
    <w:rsid w:val="00263E93"/>
    <w:rsid w:val="0026490E"/>
    <w:rsid w:val="00265246"/>
    <w:rsid w:val="002677F2"/>
    <w:rsid w:val="00277451"/>
    <w:rsid w:val="00290D1C"/>
    <w:rsid w:val="00291C6E"/>
    <w:rsid w:val="002A60C5"/>
    <w:rsid w:val="002C017C"/>
    <w:rsid w:val="002F71F1"/>
    <w:rsid w:val="00301A29"/>
    <w:rsid w:val="00304452"/>
    <w:rsid w:val="00306D9C"/>
    <w:rsid w:val="00307713"/>
    <w:rsid w:val="00311B32"/>
    <w:rsid w:val="00330CE8"/>
    <w:rsid w:val="00336B69"/>
    <w:rsid w:val="00342179"/>
    <w:rsid w:val="0036598C"/>
    <w:rsid w:val="00367C3C"/>
    <w:rsid w:val="00370E41"/>
    <w:rsid w:val="003713B9"/>
    <w:rsid w:val="00387CBB"/>
    <w:rsid w:val="003905D5"/>
    <w:rsid w:val="0039398F"/>
    <w:rsid w:val="003977D9"/>
    <w:rsid w:val="003B093C"/>
    <w:rsid w:val="003B11B6"/>
    <w:rsid w:val="003B219B"/>
    <w:rsid w:val="003B43B5"/>
    <w:rsid w:val="003C0295"/>
    <w:rsid w:val="003D137B"/>
    <w:rsid w:val="003E4D8A"/>
    <w:rsid w:val="00403BA5"/>
    <w:rsid w:val="0041346A"/>
    <w:rsid w:val="00413EE0"/>
    <w:rsid w:val="00414FB3"/>
    <w:rsid w:val="00423C58"/>
    <w:rsid w:val="00430867"/>
    <w:rsid w:val="004410FF"/>
    <w:rsid w:val="00447B14"/>
    <w:rsid w:val="00465000"/>
    <w:rsid w:val="004670A1"/>
    <w:rsid w:val="00471E34"/>
    <w:rsid w:val="004C7B5E"/>
    <w:rsid w:val="004C7F7D"/>
    <w:rsid w:val="004D0BC8"/>
    <w:rsid w:val="004D36E1"/>
    <w:rsid w:val="004E5109"/>
    <w:rsid w:val="004E6208"/>
    <w:rsid w:val="004F0685"/>
    <w:rsid w:val="00502571"/>
    <w:rsid w:val="00510AE6"/>
    <w:rsid w:val="00515264"/>
    <w:rsid w:val="00515D16"/>
    <w:rsid w:val="00516732"/>
    <w:rsid w:val="005326EE"/>
    <w:rsid w:val="00540199"/>
    <w:rsid w:val="00543E6B"/>
    <w:rsid w:val="0055448A"/>
    <w:rsid w:val="005546B4"/>
    <w:rsid w:val="005560C6"/>
    <w:rsid w:val="005564C3"/>
    <w:rsid w:val="005576A4"/>
    <w:rsid w:val="005600F0"/>
    <w:rsid w:val="00561466"/>
    <w:rsid w:val="005658AE"/>
    <w:rsid w:val="00582790"/>
    <w:rsid w:val="0058389B"/>
    <w:rsid w:val="005857BE"/>
    <w:rsid w:val="00595189"/>
    <w:rsid w:val="005A2E9F"/>
    <w:rsid w:val="005B0D3B"/>
    <w:rsid w:val="005B4782"/>
    <w:rsid w:val="005B6880"/>
    <w:rsid w:val="005C0C0D"/>
    <w:rsid w:val="005E3A94"/>
    <w:rsid w:val="005F1A3B"/>
    <w:rsid w:val="005F2FE7"/>
    <w:rsid w:val="00624473"/>
    <w:rsid w:val="006339C6"/>
    <w:rsid w:val="00635940"/>
    <w:rsid w:val="00653F66"/>
    <w:rsid w:val="00660FC3"/>
    <w:rsid w:val="00684787"/>
    <w:rsid w:val="006927A1"/>
    <w:rsid w:val="006B3EB7"/>
    <w:rsid w:val="006B6133"/>
    <w:rsid w:val="006C17DE"/>
    <w:rsid w:val="006C5908"/>
    <w:rsid w:val="006D01AD"/>
    <w:rsid w:val="006E5B79"/>
    <w:rsid w:val="006E789C"/>
    <w:rsid w:val="006F20BC"/>
    <w:rsid w:val="006F4702"/>
    <w:rsid w:val="00731D25"/>
    <w:rsid w:val="0077454E"/>
    <w:rsid w:val="00792741"/>
    <w:rsid w:val="007A3603"/>
    <w:rsid w:val="007A7DFC"/>
    <w:rsid w:val="007B0E30"/>
    <w:rsid w:val="007B4AE3"/>
    <w:rsid w:val="007C00EA"/>
    <w:rsid w:val="007C1607"/>
    <w:rsid w:val="007C4FE9"/>
    <w:rsid w:val="007D2AFB"/>
    <w:rsid w:val="007E7236"/>
    <w:rsid w:val="0080645D"/>
    <w:rsid w:val="00821182"/>
    <w:rsid w:val="00841B6D"/>
    <w:rsid w:val="00852907"/>
    <w:rsid w:val="008546DC"/>
    <w:rsid w:val="00866D90"/>
    <w:rsid w:val="00872240"/>
    <w:rsid w:val="00881F75"/>
    <w:rsid w:val="00884F73"/>
    <w:rsid w:val="008D463C"/>
    <w:rsid w:val="008D6106"/>
    <w:rsid w:val="008D7E1A"/>
    <w:rsid w:val="009262DF"/>
    <w:rsid w:val="00930F6E"/>
    <w:rsid w:val="0094478A"/>
    <w:rsid w:val="00955CD3"/>
    <w:rsid w:val="009616D1"/>
    <w:rsid w:val="00977FCB"/>
    <w:rsid w:val="009A3D1A"/>
    <w:rsid w:val="009B3395"/>
    <w:rsid w:val="009B6AB0"/>
    <w:rsid w:val="009C14E6"/>
    <w:rsid w:val="009C70EA"/>
    <w:rsid w:val="009D65A3"/>
    <w:rsid w:val="009E51A5"/>
    <w:rsid w:val="009F54BF"/>
    <w:rsid w:val="009F68E2"/>
    <w:rsid w:val="00A20C3F"/>
    <w:rsid w:val="00A21335"/>
    <w:rsid w:val="00A41D56"/>
    <w:rsid w:val="00A632C1"/>
    <w:rsid w:val="00A706B2"/>
    <w:rsid w:val="00A75C27"/>
    <w:rsid w:val="00AA2AEC"/>
    <w:rsid w:val="00AB0EDF"/>
    <w:rsid w:val="00AD466B"/>
    <w:rsid w:val="00AE6B1B"/>
    <w:rsid w:val="00B241D0"/>
    <w:rsid w:val="00B27339"/>
    <w:rsid w:val="00B3178D"/>
    <w:rsid w:val="00B74E20"/>
    <w:rsid w:val="00B92513"/>
    <w:rsid w:val="00BC318A"/>
    <w:rsid w:val="00BE1069"/>
    <w:rsid w:val="00C02761"/>
    <w:rsid w:val="00C03A0B"/>
    <w:rsid w:val="00C03EB3"/>
    <w:rsid w:val="00C10383"/>
    <w:rsid w:val="00C22846"/>
    <w:rsid w:val="00C42A43"/>
    <w:rsid w:val="00C62A3C"/>
    <w:rsid w:val="00C75797"/>
    <w:rsid w:val="00C77D11"/>
    <w:rsid w:val="00C832C3"/>
    <w:rsid w:val="00C875FD"/>
    <w:rsid w:val="00C93157"/>
    <w:rsid w:val="00C941C4"/>
    <w:rsid w:val="00CB561D"/>
    <w:rsid w:val="00CB61F2"/>
    <w:rsid w:val="00CF195B"/>
    <w:rsid w:val="00D01961"/>
    <w:rsid w:val="00D162AC"/>
    <w:rsid w:val="00D23958"/>
    <w:rsid w:val="00D3591F"/>
    <w:rsid w:val="00D4417D"/>
    <w:rsid w:val="00D45453"/>
    <w:rsid w:val="00D55AF7"/>
    <w:rsid w:val="00D80AA9"/>
    <w:rsid w:val="00D80AAE"/>
    <w:rsid w:val="00D91719"/>
    <w:rsid w:val="00D9179B"/>
    <w:rsid w:val="00DA3CF9"/>
    <w:rsid w:val="00DA447A"/>
    <w:rsid w:val="00DA70DD"/>
    <w:rsid w:val="00DB166B"/>
    <w:rsid w:val="00DB7663"/>
    <w:rsid w:val="00DC6448"/>
    <w:rsid w:val="00DD5001"/>
    <w:rsid w:val="00DE24B8"/>
    <w:rsid w:val="00DE6BD5"/>
    <w:rsid w:val="00DF46D9"/>
    <w:rsid w:val="00DF68F5"/>
    <w:rsid w:val="00E10607"/>
    <w:rsid w:val="00E106FD"/>
    <w:rsid w:val="00E16D9E"/>
    <w:rsid w:val="00E17EDB"/>
    <w:rsid w:val="00E406B8"/>
    <w:rsid w:val="00E473EB"/>
    <w:rsid w:val="00E47424"/>
    <w:rsid w:val="00E515AE"/>
    <w:rsid w:val="00E52264"/>
    <w:rsid w:val="00E57B9E"/>
    <w:rsid w:val="00E640CB"/>
    <w:rsid w:val="00E73414"/>
    <w:rsid w:val="00E82AEC"/>
    <w:rsid w:val="00E8321C"/>
    <w:rsid w:val="00E943A4"/>
    <w:rsid w:val="00EA6EDC"/>
    <w:rsid w:val="00EB2F30"/>
    <w:rsid w:val="00EB536F"/>
    <w:rsid w:val="00EC2A41"/>
    <w:rsid w:val="00EC72CB"/>
    <w:rsid w:val="00ED7A4F"/>
    <w:rsid w:val="00EE4EB4"/>
    <w:rsid w:val="00F15190"/>
    <w:rsid w:val="00F21DFC"/>
    <w:rsid w:val="00F23372"/>
    <w:rsid w:val="00F44169"/>
    <w:rsid w:val="00F441F2"/>
    <w:rsid w:val="00F525BE"/>
    <w:rsid w:val="00F535FA"/>
    <w:rsid w:val="00F62638"/>
    <w:rsid w:val="00F631BB"/>
    <w:rsid w:val="00F63E8F"/>
    <w:rsid w:val="00F65F8B"/>
    <w:rsid w:val="00F71F54"/>
    <w:rsid w:val="00F80D77"/>
    <w:rsid w:val="00F834BF"/>
    <w:rsid w:val="00F87849"/>
    <w:rsid w:val="00FA462E"/>
    <w:rsid w:val="00FB3C8C"/>
    <w:rsid w:val="00FB521E"/>
    <w:rsid w:val="00FD2AAA"/>
    <w:rsid w:val="00FE0A2A"/>
    <w:rsid w:val="00FE14D2"/>
    <w:rsid w:val="00FE5383"/>
    <w:rsid w:val="00FE6295"/>
    <w:rsid w:val="00FF7C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0FC7A58"/>
  <w14:defaultImageDpi w14:val="300"/>
  <w15:docId w15:val="{7A9AFDB6-F78A-0A4F-AF49-A60C1B43A8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basedOn w:val="Normal"/>
    <w:rsid w:val="00EE4EB4"/>
    <w:rPr>
      <w:noProof/>
    </w:rPr>
  </w:style>
  <w:style w:type="table" w:styleId="TableGrid">
    <w:name w:val="Table Grid"/>
    <w:basedOn w:val="TableNormal"/>
    <w:uiPriority w:val="59"/>
    <w:rsid w:val="009C14E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6490E"/>
    <w:pPr>
      <w:ind w:left="720"/>
      <w:contextualSpacing/>
    </w:pPr>
  </w:style>
  <w:style w:type="paragraph" w:customStyle="1" w:styleId="EndNoteBibliography">
    <w:name w:val="EndNote Bibliography"/>
    <w:basedOn w:val="Normal"/>
    <w:rsid w:val="00330CE8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94478A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B0E30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026B2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6B26"/>
  </w:style>
  <w:style w:type="character" w:styleId="PageNumber">
    <w:name w:val="page number"/>
    <w:basedOn w:val="DefaultParagraphFont"/>
    <w:uiPriority w:val="99"/>
    <w:semiHidden/>
    <w:unhideWhenUsed/>
    <w:rsid w:val="00026B26"/>
  </w:style>
  <w:style w:type="paragraph" w:customStyle="1" w:styleId="EndNoteBibliographyTitle">
    <w:name w:val="EndNote Bibliography Title"/>
    <w:basedOn w:val="Normal"/>
    <w:rsid w:val="00F834BF"/>
    <w:pPr>
      <w:jc w:val="center"/>
    </w:pPr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archives-pmr.org/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://www.archives-pmr.org/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yperlink" Target="http://www.equator-network.org/reporting-guidelines/tidier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3190</Words>
  <Characters>18186</Characters>
  <Application>Microsoft Office Word</Application>
  <DocSecurity>0</DocSecurity>
  <Lines>151</Lines>
  <Paragraphs>42</Paragraphs>
  <ScaleCrop>false</ScaleCrop>
  <Company>Columbia</Company>
  <LinksUpToDate>false</LinksUpToDate>
  <CharactersWithSpaces>213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 Klepper</dc:creator>
  <cp:keywords/>
  <dc:description/>
  <cp:lastModifiedBy>Linda Fetters</cp:lastModifiedBy>
  <cp:revision>2</cp:revision>
  <cp:lastPrinted>2017-04-25T15:45:00Z</cp:lastPrinted>
  <dcterms:created xsi:type="dcterms:W3CDTF">2018-09-11T13:23:00Z</dcterms:created>
  <dcterms:modified xsi:type="dcterms:W3CDTF">2018-09-11T13:23:00Z</dcterms:modified>
</cp:coreProperties>
</file>